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DB6403" w:rsidRDefault="00827846" w:rsidP="00827846">
      <w:pPr>
        <w:pStyle w:val="Heading1"/>
        <w:rPr>
          <w:rFonts w:ascii="Times New Roman" w:hAnsi="Times New Roman" w:cs="Times New Roman"/>
          <w:sz w:val="22"/>
          <w:szCs w:val="28"/>
        </w:rPr>
      </w:pPr>
      <w:bookmarkStart w:id="0" w:name="_Toc133985358"/>
      <w:bookmarkStart w:id="1" w:name="_Toc56373195"/>
      <w:r w:rsidRPr="00DB6403">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DB6403" w:rsidRDefault="00827846" w:rsidP="00BD04B5">
          <w:pPr>
            <w:pStyle w:val="TOC1"/>
            <w:rPr>
              <w:rFonts w:ascii="Times New Roman" w:eastAsiaTheme="minorEastAsia" w:hAnsi="Times New Roman" w:cs="Times New Roman"/>
              <w:b w:val="0"/>
              <w:noProof/>
              <w:lang w:val="en-US"/>
            </w:rPr>
          </w:pPr>
          <w:r w:rsidRPr="00DB6403">
            <w:rPr>
              <w:rFonts w:ascii="Times New Roman" w:hAnsi="Times New Roman" w:cs="Times New Roman"/>
              <w:b w:val="0"/>
            </w:rPr>
            <w:fldChar w:fldCharType="begin"/>
          </w:r>
          <w:r w:rsidRPr="00DB6403">
            <w:rPr>
              <w:rFonts w:ascii="Times New Roman" w:hAnsi="Times New Roman" w:cs="Times New Roman"/>
            </w:rPr>
            <w:instrText xml:space="preserve"> TOC \o "1-3" \h \z \u </w:instrText>
          </w:r>
          <w:r w:rsidRPr="00DB6403">
            <w:rPr>
              <w:rFonts w:ascii="Times New Roman" w:hAnsi="Times New Roman" w:cs="Times New Roman"/>
              <w:b w:val="0"/>
            </w:rPr>
            <w:fldChar w:fldCharType="separate"/>
          </w:r>
          <w:hyperlink w:anchor="_Toc133985358" w:history="1">
            <w:r w:rsidR="00607E5B" w:rsidRPr="00DB6403">
              <w:rPr>
                <w:rStyle w:val="Hyperlink"/>
                <w:rFonts w:ascii="Times New Roman" w:hAnsi="Times New Roman" w:cs="Times New Roman"/>
                <w:noProof/>
              </w:rPr>
              <w:t>DAFTAR ISI</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5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i</w:t>
            </w:r>
            <w:r w:rsidR="00607E5B" w:rsidRPr="00DB6403">
              <w:rPr>
                <w:rFonts w:ascii="Times New Roman" w:hAnsi="Times New Roman" w:cs="Times New Roman"/>
                <w:noProof/>
                <w:webHidden/>
              </w:rPr>
              <w:fldChar w:fldCharType="end"/>
            </w:r>
          </w:hyperlink>
        </w:p>
        <w:p w14:paraId="5E7103EA" w14:textId="5057E237" w:rsidR="00607E5B" w:rsidRPr="00DB6403" w:rsidRDefault="00000000" w:rsidP="00BD04B5">
          <w:pPr>
            <w:pStyle w:val="TOC1"/>
            <w:rPr>
              <w:rFonts w:ascii="Times New Roman" w:eastAsiaTheme="minorEastAsia" w:hAnsi="Times New Roman" w:cs="Times New Roman"/>
              <w:b w:val="0"/>
              <w:noProof/>
              <w:lang w:val="en-US"/>
            </w:rPr>
          </w:pPr>
          <w:hyperlink w:anchor="_Toc133985359" w:history="1">
            <w:r w:rsidR="00607E5B" w:rsidRPr="00DB6403">
              <w:rPr>
                <w:rStyle w:val="Hyperlink"/>
                <w:rFonts w:ascii="Times New Roman" w:hAnsi="Times New Roman" w:cs="Times New Roman"/>
                <w:noProof/>
              </w:rPr>
              <w:t>BAB I. PENDAHULU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5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w:t>
            </w:r>
            <w:r w:rsidR="00607E5B" w:rsidRPr="00DB6403">
              <w:rPr>
                <w:rFonts w:ascii="Times New Roman" w:hAnsi="Times New Roman" w:cs="Times New Roman"/>
                <w:noProof/>
                <w:webHidden/>
              </w:rPr>
              <w:fldChar w:fldCharType="end"/>
            </w:r>
          </w:hyperlink>
        </w:p>
        <w:p w14:paraId="30B021D8" w14:textId="603A8618" w:rsidR="00607E5B" w:rsidRPr="00DB6403" w:rsidRDefault="00000000" w:rsidP="00BD04B5">
          <w:pPr>
            <w:pStyle w:val="TOC2"/>
            <w:rPr>
              <w:rFonts w:ascii="Times New Roman" w:eastAsiaTheme="minorEastAsia" w:hAnsi="Times New Roman" w:cs="Times New Roman"/>
              <w:noProof/>
              <w:lang w:val="en-US"/>
            </w:rPr>
          </w:pPr>
          <w:hyperlink w:anchor="_Toc133985360" w:history="1">
            <w:r w:rsidR="00607E5B" w:rsidRPr="00DB6403">
              <w:rPr>
                <w:rStyle w:val="Hyperlink"/>
                <w:rFonts w:ascii="Times New Roman" w:hAnsi="Times New Roman" w:cs="Times New Roman"/>
                <w:noProof/>
                <w:lang w:val="en-US"/>
              </w:rPr>
              <w:t>1.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lang w:val="en-US"/>
              </w:rPr>
              <w:t>Latar Belakang</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w:t>
            </w:r>
            <w:r w:rsidR="00607E5B" w:rsidRPr="00DB6403">
              <w:rPr>
                <w:rFonts w:ascii="Times New Roman" w:hAnsi="Times New Roman" w:cs="Times New Roman"/>
                <w:noProof/>
                <w:webHidden/>
              </w:rPr>
              <w:fldChar w:fldCharType="end"/>
            </w:r>
          </w:hyperlink>
        </w:p>
        <w:p w14:paraId="700F1C47" w14:textId="731418EB" w:rsidR="00607E5B" w:rsidRPr="00DB6403" w:rsidRDefault="00000000" w:rsidP="00BD04B5">
          <w:pPr>
            <w:pStyle w:val="TOC2"/>
            <w:rPr>
              <w:rFonts w:ascii="Times New Roman" w:eastAsiaTheme="minorEastAsia" w:hAnsi="Times New Roman" w:cs="Times New Roman"/>
              <w:noProof/>
              <w:lang w:val="en-US"/>
            </w:rPr>
          </w:pPr>
          <w:hyperlink w:anchor="_Toc133985361" w:history="1">
            <w:r w:rsidR="00607E5B" w:rsidRPr="00DB6403">
              <w:rPr>
                <w:rStyle w:val="Hyperlink"/>
                <w:rFonts w:ascii="Times New Roman" w:hAnsi="Times New Roman" w:cs="Times New Roman"/>
                <w:noProof/>
              </w:rPr>
              <w:t>1.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Rumusan Masalah dan Pertanyaan Peneliti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1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2</w:t>
            </w:r>
            <w:r w:rsidR="00607E5B" w:rsidRPr="00DB6403">
              <w:rPr>
                <w:rFonts w:ascii="Times New Roman" w:hAnsi="Times New Roman" w:cs="Times New Roman"/>
                <w:noProof/>
                <w:webHidden/>
              </w:rPr>
              <w:fldChar w:fldCharType="end"/>
            </w:r>
          </w:hyperlink>
        </w:p>
        <w:p w14:paraId="0EBCD492" w14:textId="236E2624" w:rsidR="00607E5B" w:rsidRPr="00DB6403" w:rsidRDefault="00000000" w:rsidP="00BD04B5">
          <w:pPr>
            <w:pStyle w:val="TOC2"/>
            <w:rPr>
              <w:rFonts w:ascii="Times New Roman" w:eastAsiaTheme="minorEastAsia" w:hAnsi="Times New Roman" w:cs="Times New Roman"/>
              <w:noProof/>
              <w:lang w:val="en-US"/>
            </w:rPr>
          </w:pPr>
          <w:hyperlink w:anchor="_Toc133985362" w:history="1">
            <w:r w:rsidR="00607E5B" w:rsidRPr="00DB6403">
              <w:rPr>
                <w:rStyle w:val="Hyperlink"/>
                <w:rFonts w:ascii="Times New Roman" w:hAnsi="Times New Roman" w:cs="Times New Roman"/>
                <w:noProof/>
              </w:rPr>
              <w:t>1.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Batasan Masalah</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2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2</w:t>
            </w:r>
            <w:r w:rsidR="00607E5B" w:rsidRPr="00DB6403">
              <w:rPr>
                <w:rFonts w:ascii="Times New Roman" w:hAnsi="Times New Roman" w:cs="Times New Roman"/>
                <w:noProof/>
                <w:webHidden/>
              </w:rPr>
              <w:fldChar w:fldCharType="end"/>
            </w:r>
          </w:hyperlink>
        </w:p>
        <w:p w14:paraId="7D33936B" w14:textId="20DFB853" w:rsidR="00607E5B" w:rsidRPr="00DB6403" w:rsidRDefault="00000000" w:rsidP="00BD04B5">
          <w:pPr>
            <w:pStyle w:val="TOC2"/>
            <w:rPr>
              <w:rFonts w:ascii="Times New Roman" w:eastAsiaTheme="minorEastAsia" w:hAnsi="Times New Roman" w:cs="Times New Roman"/>
              <w:noProof/>
              <w:lang w:val="en-US"/>
            </w:rPr>
          </w:pPr>
          <w:hyperlink w:anchor="_Toc133985367" w:history="1">
            <w:r w:rsidR="00607E5B" w:rsidRPr="00DB6403">
              <w:rPr>
                <w:rStyle w:val="Hyperlink"/>
                <w:rFonts w:ascii="Times New Roman" w:hAnsi="Times New Roman" w:cs="Times New Roman"/>
                <w:noProof/>
              </w:rPr>
              <w:t>1.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Tujuan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3</w:t>
            </w:r>
            <w:r w:rsidR="00607E5B" w:rsidRPr="00DB6403">
              <w:rPr>
                <w:rFonts w:ascii="Times New Roman" w:hAnsi="Times New Roman" w:cs="Times New Roman"/>
                <w:noProof/>
                <w:webHidden/>
              </w:rPr>
              <w:fldChar w:fldCharType="end"/>
            </w:r>
          </w:hyperlink>
        </w:p>
        <w:p w14:paraId="3EAB5A6B" w14:textId="2B14EE92" w:rsidR="00607E5B" w:rsidRPr="00DB6403" w:rsidRDefault="00000000" w:rsidP="00BD04B5">
          <w:pPr>
            <w:pStyle w:val="TOC2"/>
            <w:rPr>
              <w:rFonts w:ascii="Times New Roman" w:eastAsiaTheme="minorEastAsia" w:hAnsi="Times New Roman" w:cs="Times New Roman"/>
              <w:noProof/>
              <w:lang w:val="en-US"/>
            </w:rPr>
          </w:pPr>
          <w:hyperlink w:anchor="_Toc133985373" w:history="1">
            <w:r w:rsidR="00607E5B" w:rsidRPr="00DB6403">
              <w:rPr>
                <w:rStyle w:val="Hyperlink"/>
                <w:rFonts w:ascii="Times New Roman" w:hAnsi="Times New Roman" w:cs="Times New Roman"/>
                <w:noProof/>
              </w:rPr>
              <w:t>4.5</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Manfaat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3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3</w:t>
            </w:r>
            <w:r w:rsidR="00607E5B" w:rsidRPr="00DB6403">
              <w:rPr>
                <w:rFonts w:ascii="Times New Roman" w:hAnsi="Times New Roman" w:cs="Times New Roman"/>
                <w:noProof/>
                <w:webHidden/>
              </w:rPr>
              <w:fldChar w:fldCharType="end"/>
            </w:r>
          </w:hyperlink>
        </w:p>
        <w:p w14:paraId="4EB8A019" w14:textId="67809CC4" w:rsidR="00607E5B" w:rsidRPr="00DB6403" w:rsidRDefault="00000000" w:rsidP="00BD04B5">
          <w:pPr>
            <w:pStyle w:val="TOC1"/>
            <w:rPr>
              <w:rFonts w:ascii="Times New Roman" w:eastAsiaTheme="minorEastAsia" w:hAnsi="Times New Roman" w:cs="Times New Roman"/>
              <w:b w:val="0"/>
              <w:noProof/>
              <w:lang w:val="en-US"/>
            </w:rPr>
          </w:pPr>
          <w:hyperlink w:anchor="_Toc133985374" w:history="1">
            <w:r w:rsidR="00607E5B" w:rsidRPr="00DB6403">
              <w:rPr>
                <w:rStyle w:val="Hyperlink"/>
                <w:rFonts w:ascii="Times New Roman" w:hAnsi="Times New Roman" w:cs="Times New Roman"/>
                <w:noProof/>
              </w:rPr>
              <w:t>BAB II. TINAJAUAN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4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4</w:t>
            </w:r>
            <w:r w:rsidR="00607E5B" w:rsidRPr="00DB6403">
              <w:rPr>
                <w:rFonts w:ascii="Times New Roman" w:hAnsi="Times New Roman" w:cs="Times New Roman"/>
                <w:noProof/>
                <w:webHidden/>
              </w:rPr>
              <w:fldChar w:fldCharType="end"/>
            </w:r>
          </w:hyperlink>
        </w:p>
        <w:p w14:paraId="1BE2C822" w14:textId="04D9E6CC" w:rsidR="00607E5B" w:rsidRPr="00DB6403" w:rsidRDefault="00000000" w:rsidP="00BD04B5">
          <w:pPr>
            <w:pStyle w:val="TOC2"/>
            <w:rPr>
              <w:rFonts w:ascii="Times New Roman" w:eastAsiaTheme="minorEastAsia" w:hAnsi="Times New Roman" w:cs="Times New Roman"/>
              <w:noProof/>
              <w:lang w:val="en-US"/>
            </w:rPr>
          </w:pPr>
          <w:hyperlink w:anchor="_Toc133985375" w:history="1">
            <w:r w:rsidR="00607E5B" w:rsidRPr="00DB6403">
              <w:rPr>
                <w:rStyle w:val="Hyperlink"/>
                <w:rFonts w:ascii="Times New Roman" w:hAnsi="Times New Roman" w:cs="Times New Roman"/>
                <w:noProof/>
              </w:rPr>
              <w:t>2.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Tinjauan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5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4</w:t>
            </w:r>
            <w:r w:rsidR="00607E5B" w:rsidRPr="00DB6403">
              <w:rPr>
                <w:rFonts w:ascii="Times New Roman" w:hAnsi="Times New Roman" w:cs="Times New Roman"/>
                <w:noProof/>
                <w:webHidden/>
              </w:rPr>
              <w:fldChar w:fldCharType="end"/>
            </w:r>
          </w:hyperlink>
        </w:p>
        <w:p w14:paraId="66248D27" w14:textId="39CB34CF" w:rsidR="00607E5B" w:rsidRPr="00DB6403" w:rsidRDefault="00000000" w:rsidP="00BD04B5">
          <w:pPr>
            <w:pStyle w:val="TOC2"/>
            <w:rPr>
              <w:rFonts w:ascii="Times New Roman" w:eastAsiaTheme="minorEastAsia" w:hAnsi="Times New Roman" w:cs="Times New Roman"/>
              <w:noProof/>
              <w:lang w:val="en-US"/>
            </w:rPr>
          </w:pPr>
          <w:hyperlink w:anchor="_Toc133985376" w:history="1">
            <w:r w:rsidR="00607E5B" w:rsidRPr="00DB6403">
              <w:rPr>
                <w:rStyle w:val="Hyperlink"/>
                <w:rFonts w:ascii="Times New Roman" w:hAnsi="Times New Roman" w:cs="Times New Roman"/>
                <w:noProof/>
              </w:rPr>
              <w:t>2.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Landasan Teori</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6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5</w:t>
            </w:r>
            <w:r w:rsidR="00607E5B" w:rsidRPr="00DB6403">
              <w:rPr>
                <w:rFonts w:ascii="Times New Roman" w:hAnsi="Times New Roman" w:cs="Times New Roman"/>
                <w:noProof/>
                <w:webHidden/>
              </w:rPr>
              <w:fldChar w:fldCharType="end"/>
            </w:r>
          </w:hyperlink>
        </w:p>
        <w:p w14:paraId="2347F1FA" w14:textId="0BEE13DC" w:rsidR="00607E5B" w:rsidRPr="00DB6403" w:rsidRDefault="00000000" w:rsidP="00BD04B5">
          <w:pPr>
            <w:pStyle w:val="TOC1"/>
            <w:rPr>
              <w:rFonts w:ascii="Times New Roman" w:eastAsiaTheme="minorEastAsia" w:hAnsi="Times New Roman" w:cs="Times New Roman"/>
              <w:b w:val="0"/>
              <w:noProof/>
              <w:lang w:val="en-US"/>
            </w:rPr>
          </w:pPr>
          <w:hyperlink w:anchor="_Toc133985377" w:history="1">
            <w:r w:rsidR="00607E5B" w:rsidRPr="00DB6403">
              <w:rPr>
                <w:rStyle w:val="Hyperlink"/>
                <w:rFonts w:ascii="Times New Roman" w:hAnsi="Times New Roman" w:cs="Times New Roman"/>
                <w:noProof/>
              </w:rPr>
              <w:t>BAB III. KONSEP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1A1AD160" w14:textId="7FC9C9C7" w:rsidR="00607E5B" w:rsidRPr="00DB6403" w:rsidRDefault="00000000" w:rsidP="00BD04B5">
          <w:pPr>
            <w:pStyle w:val="TOC2"/>
            <w:rPr>
              <w:rFonts w:ascii="Times New Roman" w:eastAsiaTheme="minorEastAsia" w:hAnsi="Times New Roman" w:cs="Times New Roman"/>
              <w:noProof/>
              <w:lang w:val="en-US"/>
            </w:rPr>
          </w:pPr>
          <w:hyperlink w:anchor="_Toc133985378" w:history="1">
            <w:r w:rsidR="00607E5B" w:rsidRPr="00DB6403">
              <w:rPr>
                <w:rStyle w:val="Hyperlink"/>
                <w:rFonts w:ascii="Times New Roman" w:hAnsi="Times New Roman" w:cs="Times New Roman"/>
                <w:noProof/>
              </w:rPr>
              <w:t>2.3</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Diagram Alir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11DF0347" w14:textId="4A18F9FD" w:rsidR="00607E5B" w:rsidRPr="00DB6403" w:rsidRDefault="00000000" w:rsidP="00BD04B5">
          <w:pPr>
            <w:pStyle w:val="TOC2"/>
            <w:rPr>
              <w:rFonts w:ascii="Times New Roman" w:eastAsiaTheme="minorEastAsia" w:hAnsi="Times New Roman" w:cs="Times New Roman"/>
              <w:noProof/>
              <w:lang w:val="en-US"/>
            </w:rPr>
          </w:pPr>
          <w:hyperlink w:anchor="_Toc133985379" w:history="1">
            <w:r w:rsidR="00607E5B" w:rsidRPr="00DB6403">
              <w:rPr>
                <w:rStyle w:val="Hyperlink"/>
                <w:rFonts w:ascii="Times New Roman" w:hAnsi="Times New Roman" w:cs="Times New Roman"/>
                <w:noProof/>
              </w:rPr>
              <w:t>2.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Pertimbangan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338D857F" w14:textId="7BD1BC5B" w:rsidR="00607E5B" w:rsidRPr="00DB6403" w:rsidRDefault="00000000" w:rsidP="00BD04B5">
          <w:pPr>
            <w:pStyle w:val="TOC2"/>
            <w:rPr>
              <w:rFonts w:ascii="Times New Roman" w:eastAsiaTheme="minorEastAsia" w:hAnsi="Times New Roman" w:cs="Times New Roman"/>
              <w:noProof/>
              <w:lang w:val="en-US"/>
            </w:rPr>
          </w:pPr>
          <w:hyperlink w:anchor="_Toc133985380" w:history="1">
            <w:r w:rsidR="00607E5B" w:rsidRPr="00DB6403">
              <w:rPr>
                <w:rStyle w:val="Hyperlink"/>
                <w:rFonts w:ascii="Times New Roman" w:hAnsi="Times New Roman" w:cs="Times New Roman"/>
                <w:noProof/>
              </w:rPr>
              <w:t>2.5</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Analisis Teknis</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574736A5" w14:textId="2504667F" w:rsidR="00607E5B" w:rsidRPr="00DB6403" w:rsidRDefault="00000000" w:rsidP="00BD04B5">
          <w:pPr>
            <w:pStyle w:val="TOC3"/>
            <w:rPr>
              <w:rFonts w:ascii="Times New Roman" w:eastAsiaTheme="minorEastAsia" w:hAnsi="Times New Roman" w:cs="Times New Roman"/>
              <w:noProof/>
              <w:lang w:val="en-US"/>
            </w:rPr>
          </w:pPr>
          <w:hyperlink w:anchor="_Toc133985386" w:history="1">
            <w:r w:rsidR="00607E5B" w:rsidRPr="00DB6403">
              <w:rPr>
                <w:rStyle w:val="Hyperlink"/>
                <w:rFonts w:ascii="Times New Roman" w:hAnsi="Times New Roman" w:cs="Times New Roman"/>
                <w:noProof/>
              </w:rPr>
              <w:t>2.3.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Bahasa Pemrogram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6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62084C27" w14:textId="51C6FC13" w:rsidR="00607E5B" w:rsidRPr="00DB6403" w:rsidRDefault="00000000" w:rsidP="00BD04B5">
          <w:pPr>
            <w:pStyle w:val="TOC3"/>
            <w:rPr>
              <w:rFonts w:ascii="Times New Roman" w:eastAsiaTheme="minorEastAsia" w:hAnsi="Times New Roman" w:cs="Times New Roman"/>
              <w:noProof/>
              <w:lang w:val="en-US"/>
            </w:rPr>
          </w:pPr>
          <w:hyperlink w:anchor="_Toc133985387" w:history="1">
            <w:r w:rsidR="00607E5B" w:rsidRPr="00DB6403">
              <w:rPr>
                <w:rStyle w:val="Hyperlink"/>
                <w:rFonts w:ascii="Times New Roman" w:hAnsi="Times New Roman" w:cs="Times New Roman"/>
                <w:noProof/>
              </w:rPr>
              <w:t>2.3.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Rentang Dat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735E69CD" w14:textId="3F2BDA26" w:rsidR="00607E5B" w:rsidRPr="00DB6403" w:rsidRDefault="00000000" w:rsidP="00BD04B5">
          <w:pPr>
            <w:pStyle w:val="TOC3"/>
            <w:rPr>
              <w:rFonts w:ascii="Times New Roman" w:eastAsiaTheme="minorEastAsia" w:hAnsi="Times New Roman" w:cs="Times New Roman"/>
              <w:noProof/>
              <w:lang w:val="en-US"/>
            </w:rPr>
          </w:pPr>
          <w:hyperlink w:anchor="_Toc133985388" w:history="1">
            <w:r w:rsidR="00607E5B" w:rsidRPr="00DB6403">
              <w:rPr>
                <w:rStyle w:val="Hyperlink"/>
                <w:rFonts w:ascii="Times New Roman" w:hAnsi="Times New Roman" w:cs="Times New Roman"/>
                <w:noProof/>
              </w:rPr>
              <w:t>2.3.3</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Format Dat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080DE46C" w14:textId="783F3066" w:rsidR="00607E5B" w:rsidRPr="00DB6403" w:rsidRDefault="00000000" w:rsidP="00BD04B5">
          <w:pPr>
            <w:pStyle w:val="TOC3"/>
            <w:rPr>
              <w:rFonts w:ascii="Times New Roman" w:eastAsiaTheme="minorEastAsia" w:hAnsi="Times New Roman" w:cs="Times New Roman"/>
              <w:noProof/>
              <w:lang w:val="en-US"/>
            </w:rPr>
          </w:pPr>
          <w:hyperlink w:anchor="_Toc133985389" w:history="1">
            <w:r w:rsidR="00607E5B" w:rsidRPr="00DB6403">
              <w:rPr>
                <w:rStyle w:val="Hyperlink"/>
                <w:rFonts w:ascii="Times New Roman" w:hAnsi="Times New Roman" w:cs="Times New Roman"/>
                <w:noProof/>
              </w:rPr>
              <w:t>2.3.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Algoritma K-Means</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1800BBF5" w14:textId="258F9E96" w:rsidR="00607E5B" w:rsidRPr="00DB6403" w:rsidRDefault="00000000" w:rsidP="00BD04B5">
          <w:pPr>
            <w:pStyle w:val="TOC2"/>
            <w:rPr>
              <w:rFonts w:ascii="Times New Roman" w:eastAsiaTheme="minorEastAsia" w:hAnsi="Times New Roman" w:cs="Times New Roman"/>
              <w:noProof/>
              <w:lang w:val="en-US"/>
            </w:rPr>
          </w:pPr>
          <w:hyperlink w:anchor="_Toc133985390" w:history="1">
            <w:r w:rsidR="00607E5B" w:rsidRPr="00DB6403">
              <w:rPr>
                <w:rStyle w:val="Hyperlink"/>
                <w:rFonts w:ascii="Times New Roman" w:hAnsi="Times New Roman" w:cs="Times New Roman"/>
                <w:noProof/>
              </w:rPr>
              <w:t>2.6</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Peralatan dan Bah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9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6F376CBC" w14:textId="2B9D1506" w:rsidR="00607E5B" w:rsidRPr="00DB6403" w:rsidRDefault="00000000" w:rsidP="00BD04B5">
          <w:pPr>
            <w:pStyle w:val="TOC1"/>
            <w:rPr>
              <w:rFonts w:ascii="Times New Roman" w:eastAsiaTheme="minorEastAsia" w:hAnsi="Times New Roman" w:cs="Times New Roman"/>
              <w:b w:val="0"/>
              <w:noProof/>
              <w:lang w:val="en-US"/>
            </w:rPr>
          </w:pPr>
          <w:hyperlink w:anchor="_Toc133985391" w:history="1">
            <w:r w:rsidR="00607E5B" w:rsidRPr="00DB6403">
              <w:rPr>
                <w:rStyle w:val="Hyperlink"/>
                <w:rFonts w:ascii="Times New Roman" w:hAnsi="Times New Roman" w:cs="Times New Roman"/>
                <w:noProof/>
              </w:rPr>
              <w:t>DAFTAR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91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0</w:t>
            </w:r>
            <w:r w:rsidR="00607E5B" w:rsidRPr="00DB6403">
              <w:rPr>
                <w:rFonts w:ascii="Times New Roman" w:hAnsi="Times New Roman" w:cs="Times New Roman"/>
                <w:noProof/>
                <w:webHidden/>
              </w:rPr>
              <w:fldChar w:fldCharType="end"/>
            </w:r>
          </w:hyperlink>
        </w:p>
        <w:p w14:paraId="5EAF07CF" w14:textId="3C53541F" w:rsidR="00827846" w:rsidRPr="00DB6403"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DB6403">
            <w:rPr>
              <w:rFonts w:ascii="Times New Roman" w:hAnsi="Times New Roman" w:cs="Times New Roman"/>
              <w:b/>
              <w:bCs/>
              <w:noProof/>
            </w:rPr>
            <w:fldChar w:fldCharType="end"/>
          </w:r>
        </w:p>
      </w:sdtContent>
    </w:sdt>
    <w:p w14:paraId="4F15E434" w14:textId="132DCA1A" w:rsidR="002A013C" w:rsidRPr="00DB6403"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DB6403">
        <w:rPr>
          <w:rFonts w:ascii="Times New Roman" w:hAnsi="Times New Roman" w:cs="Times New Roman"/>
        </w:rPr>
        <w:br w:type="page"/>
      </w:r>
    </w:p>
    <w:p w14:paraId="47A3C5C1" w14:textId="77777777" w:rsidR="00E47360" w:rsidRPr="00DB6403" w:rsidRDefault="00E47360" w:rsidP="001116C9">
      <w:pPr>
        <w:pStyle w:val="Heading1"/>
        <w:spacing w:after="240" w:line="720" w:lineRule="auto"/>
        <w:rPr>
          <w:rFonts w:ascii="Times New Roman" w:hAnsi="Times New Roman" w:cs="Times New Roman"/>
        </w:rPr>
        <w:sectPr w:rsidR="00E47360" w:rsidRPr="00DB6403"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DB6403" w:rsidRDefault="00FB32FF" w:rsidP="001116C9">
      <w:pPr>
        <w:pStyle w:val="Heading1"/>
        <w:spacing w:after="240" w:line="720" w:lineRule="auto"/>
        <w:rPr>
          <w:rFonts w:ascii="Times New Roman" w:hAnsi="Times New Roman" w:cs="Times New Roman"/>
        </w:rPr>
      </w:pPr>
      <w:bookmarkStart w:id="2" w:name="_Toc133985359"/>
      <w:r w:rsidRPr="00DB6403">
        <w:rPr>
          <w:rFonts w:ascii="Times New Roman" w:hAnsi="Times New Roman" w:cs="Times New Roman"/>
        </w:rPr>
        <w:lastRenderedPageBreak/>
        <w:t>BAB I</w:t>
      </w:r>
      <w:r w:rsidR="00BF4429" w:rsidRPr="00DB6403">
        <w:rPr>
          <w:rFonts w:ascii="Times New Roman" w:hAnsi="Times New Roman" w:cs="Times New Roman"/>
        </w:rPr>
        <w:t>.</w:t>
      </w:r>
      <w:r w:rsidRPr="00DB6403">
        <w:rPr>
          <w:rFonts w:ascii="Times New Roman" w:hAnsi="Times New Roman" w:cs="Times New Roman"/>
        </w:rPr>
        <w:t xml:space="preserve"> </w:t>
      </w:r>
      <w:r w:rsidR="00790067" w:rsidRPr="00DB6403">
        <w:rPr>
          <w:rFonts w:ascii="Times New Roman" w:hAnsi="Times New Roman" w:cs="Times New Roman"/>
        </w:rPr>
        <w:t>PENDAHULUAN</w:t>
      </w:r>
      <w:bookmarkEnd w:id="1"/>
      <w:bookmarkEnd w:id="2"/>
    </w:p>
    <w:p w14:paraId="3EC00868" w14:textId="3D3A71D8" w:rsidR="008D48AF" w:rsidRPr="00DB6403"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DB6403">
        <w:rPr>
          <w:rFonts w:ascii="Times New Roman" w:hAnsi="Times New Roman" w:cs="Times New Roman"/>
          <w:lang w:val="en-US"/>
        </w:rPr>
        <w:t>Latar Belakang</w:t>
      </w:r>
      <w:bookmarkStart w:id="4" w:name="_Hlk122849425"/>
      <w:bookmarkEnd w:id="3"/>
    </w:p>
    <w:bookmarkEnd w:id="4"/>
    <w:p w14:paraId="78E618F2" w14:textId="750E5D57" w:rsidR="00A51777" w:rsidRPr="00DB6403" w:rsidRDefault="00A51777" w:rsidP="00A51777">
      <w:pPr>
        <w:pStyle w:val="BodyText"/>
        <w:spacing w:line="360" w:lineRule="auto"/>
        <w:rPr>
          <w:rFonts w:ascii="Times New Roman" w:hAnsi="Times New Roman" w:cs="Times New Roman"/>
        </w:rPr>
      </w:pPr>
      <w:r w:rsidRPr="00DB6403">
        <w:rPr>
          <w:rFonts w:ascii="Times New Roman" w:hAnsi="Times New Roman" w:cs="Times New Roman"/>
        </w:rPr>
        <w:t>Integritas aset (Asset Integrity) mengacu pada kondisi dan keandalan suatu aset. Keberlanjutan operasional dan keamanan personel tergantung pada integritas yang dipertahankan oleh aset-aset tersebut. Kerusakan atau kegagalan aset dapat mengakibatkan kecelakaan, gangguan operasional, penurunan produksi, dan bahkan dampak lingkungan yang serius. Dalam industri minyak dan gas, aset seringkali beroperasi di kondisi yang ekstrem, seperti tekanan tinggi, suhu ekstrim, dan lingkungan korosif. Hal ini meningkatkan risiko korosi, kelelahan material, retak, dan penurunan kinerja aset seiring waktu. Oleh karena itu, menjaga integritas aset menjadi prioritas utama.</w:t>
      </w:r>
    </w:p>
    <w:p w14:paraId="5591BB1B" w14:textId="3FDE1DAA" w:rsidR="002D30EA" w:rsidRPr="00DB6403" w:rsidRDefault="00A51777" w:rsidP="002D30EA">
      <w:pPr>
        <w:pStyle w:val="BodyText"/>
        <w:spacing w:line="360" w:lineRule="auto"/>
        <w:rPr>
          <w:rFonts w:ascii="Times New Roman" w:hAnsi="Times New Roman" w:cs="Times New Roman"/>
        </w:rPr>
      </w:pPr>
      <w:r w:rsidRPr="00DB6403">
        <w:rPr>
          <w:rFonts w:ascii="Times New Roman" w:hAnsi="Times New Roman" w:cs="Times New Roman"/>
        </w:rPr>
        <w:t xml:space="preserve">Tradisionalnya, pemeliharaan aset dilakukan melalui inspeksi manual dan jadwal pemeliharaan rutin. Namun, pendekatan ini dapat menjadi mahal, memakan waktu, dan sulit untuk mendeteksi masalah yang tersembunyi atau berkembang secara bertahap. Itulah sebabnya penerapan teknologi modern, seperti Kecerdasan Buatan (AI), telah menjadi perhatian utama dalam menjaga integritas aset. Dengan menggunakan AI, perusahaan dapat mengumpulkan dan menganalisis data aset secara </w:t>
      </w:r>
      <w:r w:rsidRPr="00DB6403">
        <w:rPr>
          <w:rFonts w:ascii="Times New Roman" w:hAnsi="Times New Roman" w:cs="Times New Roman"/>
          <w:i/>
          <w:iCs/>
        </w:rPr>
        <w:t>real-time</w:t>
      </w:r>
      <w:r w:rsidRPr="00DB6403">
        <w:rPr>
          <w:rFonts w:ascii="Times New Roman" w:hAnsi="Times New Roman" w:cs="Times New Roman"/>
        </w:rPr>
        <w:t>, memperkirakan keandalan dan masa pakai sisa aset, serta mengidentifikasi indikasi awal potensi kegagalan atau masalah integritas. Hal ini memungkinkan pengambilan keputusan yang lebih cepat dan tepat dalam melakukan tindakan perbaikan atau pemeliharaan, mengurangi risiko kegagalan, dan memaksimalkan efisiensi operasional.</w:t>
      </w:r>
    </w:p>
    <w:p w14:paraId="6AFEF8F6" w14:textId="30456E33" w:rsidR="002D30EA" w:rsidRPr="00DB6403" w:rsidRDefault="00FD32A4" w:rsidP="002D30EA">
      <w:pPr>
        <w:pStyle w:val="BodyText"/>
        <w:spacing w:line="360" w:lineRule="auto"/>
        <w:rPr>
          <w:rFonts w:ascii="Times New Roman" w:hAnsi="Times New Roman" w:cs="Times New Roman"/>
        </w:rPr>
      </w:pPr>
      <w:r w:rsidRPr="00DB6403">
        <w:rPr>
          <w:rFonts w:ascii="Times New Roman" w:hAnsi="Times New Roman" w:cs="Times New Roman"/>
        </w:rPr>
        <w:t>Kegagalan dalam menjaga integritas aset dapat menyebabkan hilangnya nyawa, terutama dalam industri minyak dan gas. Di Indonesia, berdasarkan data dari CNBC, tercatat bahwa pada tanggal 3 Maret 2023, terjadi insiden di Depo Plumpang di Jakarta Utara yang mengakibatkan 17 orang meninggal dan puluhan orang luka. Pada tanggal 1 April 2023, terjadi ledakan di Kilang Bahan Bakar Minyak di Dumai yang menewaskan 5 orang. Kepolisian Riau melaporkan bahwa penyebab ledakan tersebut adalah kebocoran gas hidrogen (H2) yang kemudian diikuti oleh terbakarnya Hydro Cracker (HCU).</w:t>
      </w:r>
    </w:p>
    <w:p w14:paraId="6BD27365" w14:textId="5B78373C" w:rsidR="00FD32A4" w:rsidRPr="00DB6403" w:rsidRDefault="00FD32A4" w:rsidP="00FD32A4">
      <w:pPr>
        <w:pStyle w:val="BodyText"/>
        <w:spacing w:line="360" w:lineRule="auto"/>
        <w:rPr>
          <w:rFonts w:ascii="Times New Roman" w:hAnsi="Times New Roman" w:cs="Times New Roman"/>
        </w:rPr>
      </w:pPr>
      <w:r w:rsidRPr="00DB6403">
        <w:rPr>
          <w:rFonts w:ascii="Times New Roman" w:hAnsi="Times New Roman" w:cs="Times New Roman"/>
        </w:rPr>
        <w:t>Berdasarkan latar belakang tersebut, pentingnya Integritas Aset dalam industri minyak dan gas menjadi sangat terasa. Melalui penerapan teknologi kecerdasan buatan (AI) dan pendekatan cerdas seperti Intelligent Asset Integrity (IAI), perusahaan dapat meningkatkan tingkat keamanan, keandalan, efisiensi, dan keberlanjutan operasional aset. Hal ini dapat memberikan kontribusi yang signifikan terhadap perusahaan.</w:t>
      </w:r>
    </w:p>
    <w:p w14:paraId="068AEC0E" w14:textId="2A88AAC1" w:rsidR="0032295E" w:rsidRPr="00DB6403" w:rsidRDefault="0032295E" w:rsidP="001A2C19">
      <w:pPr>
        <w:pStyle w:val="BodyText"/>
        <w:spacing w:line="360" w:lineRule="auto"/>
        <w:rPr>
          <w:rFonts w:ascii="Times New Roman" w:hAnsi="Times New Roman" w:cs="Times New Roman"/>
        </w:rPr>
      </w:pPr>
      <w:r w:rsidRPr="00DB6403">
        <w:rPr>
          <w:rFonts w:ascii="Times New Roman" w:hAnsi="Times New Roman" w:cs="Times New Roman"/>
        </w:rPr>
        <w:lastRenderedPageBreak/>
        <w:t>Penelitian terhadap Intelligent Asset Integrity telah banyak dilakukan. Beberapa diantaranya yaitu, Sun et al (2019) menggunakan model Artificial Neural Network (ANN) untuk memprediksi sisa usia pakai dari bantalan.</w:t>
      </w:r>
      <w:r w:rsidR="00E96AB2" w:rsidRPr="00DB6403">
        <w:rPr>
          <w:rFonts w:ascii="Times New Roman" w:hAnsi="Times New Roman" w:cs="Times New Roman"/>
        </w:rPr>
        <w:t xml:space="preserve"> Yang et al. (2020) menggunakan Convolutional Neural Networks (CNN) untuk mendeteksi kerusakan pada bilah turbin angin berdasarkan </w:t>
      </w:r>
      <w:r w:rsidR="00E96AB2" w:rsidRPr="00DB6403">
        <w:rPr>
          <w:rFonts w:ascii="Times New Roman" w:hAnsi="Times New Roman" w:cs="Times New Roman"/>
          <w:i/>
          <w:iCs/>
        </w:rPr>
        <w:t>computer vision</w:t>
      </w:r>
      <w:r w:rsidR="00E96AB2" w:rsidRPr="00DB6403">
        <w:rPr>
          <w:rFonts w:ascii="Times New Roman" w:hAnsi="Times New Roman" w:cs="Times New Roman"/>
        </w:rPr>
        <w:t>. Zhou et al. (2021) menggunakan</w:t>
      </w:r>
      <w:r w:rsidR="004F0B74" w:rsidRPr="00DB6403">
        <w:rPr>
          <w:rFonts w:ascii="Times New Roman" w:hAnsi="Times New Roman" w:cs="Times New Roman"/>
        </w:rPr>
        <w:t xml:space="preserve"> data rentang waktu da</w:t>
      </w:r>
      <w:r w:rsidR="006D331F" w:rsidRPr="00DB6403">
        <w:rPr>
          <w:rFonts w:ascii="Times New Roman" w:hAnsi="Times New Roman" w:cs="Times New Roman"/>
        </w:rPr>
        <w:t>n</w:t>
      </w:r>
      <w:r w:rsidR="004F0B74" w:rsidRPr="00DB6403">
        <w:rPr>
          <w:rFonts w:ascii="Times New Roman" w:hAnsi="Times New Roman" w:cs="Times New Roman"/>
        </w:rPr>
        <w:t xml:space="preserve"> metode</w:t>
      </w:r>
      <w:r w:rsidR="00E96AB2" w:rsidRPr="00DB6403">
        <w:rPr>
          <w:rFonts w:ascii="Times New Roman" w:hAnsi="Times New Roman" w:cs="Times New Roman"/>
        </w:rPr>
        <w:t xml:space="preserve"> Long Short-Term Memory (LSTM) untuk memprediksi sisa usia pakai dari bilah turbin angin</w:t>
      </w:r>
      <w:r w:rsidR="001A2C19" w:rsidRPr="00DB6403">
        <w:rPr>
          <w:rFonts w:ascii="Times New Roman" w:hAnsi="Times New Roman" w:cs="Times New Roman"/>
        </w:rPr>
        <w:t>.</w:t>
      </w:r>
      <w:r w:rsidRPr="00DB6403">
        <w:rPr>
          <w:rFonts w:ascii="Times New Roman" w:hAnsi="Times New Roman" w:cs="Times New Roman"/>
        </w:rPr>
        <w:t xml:space="preserve"> </w:t>
      </w:r>
      <w:r w:rsidR="00E96AB2" w:rsidRPr="00DB6403">
        <w:rPr>
          <w:rFonts w:ascii="Times New Roman" w:hAnsi="Times New Roman" w:cs="Times New Roman"/>
        </w:rPr>
        <w:t xml:space="preserve">Al-Maythalony et al. (2019), menggunakan Random Forest (RF) untuk memprediksi laju korosi yang terjadi pada </w:t>
      </w:r>
      <w:r w:rsidR="00A453DB">
        <w:rPr>
          <w:rFonts w:ascii="Times New Roman" w:hAnsi="Times New Roman" w:cs="Times New Roman"/>
        </w:rPr>
        <w:t>aset</w:t>
      </w:r>
      <w:r w:rsidR="00E96AB2" w:rsidRPr="00DB6403">
        <w:rPr>
          <w:rFonts w:ascii="Times New Roman" w:hAnsi="Times New Roman" w:cs="Times New Roman"/>
        </w:rPr>
        <w:t xml:space="preserve"> gas minyak dan gas. </w:t>
      </w:r>
      <w:r w:rsidR="00567BDA" w:rsidRPr="00DB6403">
        <w:rPr>
          <w:rFonts w:ascii="Times New Roman" w:hAnsi="Times New Roman" w:cs="Times New Roman"/>
        </w:rPr>
        <w:t>Selain itu</w:t>
      </w:r>
      <w:r w:rsidR="001A2C19" w:rsidRPr="00DB6403">
        <w:rPr>
          <w:rFonts w:ascii="Times New Roman" w:hAnsi="Times New Roman" w:cs="Times New Roman"/>
        </w:rPr>
        <w:t xml:space="preserve">, terdapat penelitian Setiawan et al (2021) yang menggunakan analisis regresi untuk menemukan variabel </w:t>
      </w:r>
      <w:r w:rsidR="00567BDA" w:rsidRPr="00DB6403">
        <w:rPr>
          <w:rFonts w:ascii="Times New Roman" w:hAnsi="Times New Roman" w:cs="Times New Roman"/>
        </w:rPr>
        <w:t>dengan</w:t>
      </w:r>
      <w:r w:rsidR="001A2C19" w:rsidRPr="00DB6403">
        <w:rPr>
          <w:rFonts w:ascii="Times New Roman" w:hAnsi="Times New Roman" w:cs="Times New Roman"/>
        </w:rPr>
        <w:t xml:space="preserve"> efek signifikan pada usia pakai lapisan.</w:t>
      </w:r>
    </w:p>
    <w:p w14:paraId="01F747D2" w14:textId="1F30FDA9" w:rsidR="0032295E" w:rsidRPr="00DB6403" w:rsidRDefault="006D331F" w:rsidP="006C271D">
      <w:pPr>
        <w:pStyle w:val="BodyText"/>
        <w:spacing w:line="360" w:lineRule="auto"/>
        <w:rPr>
          <w:rFonts w:ascii="Times New Roman" w:hAnsi="Times New Roman" w:cs="Times New Roman"/>
        </w:rPr>
      </w:pPr>
      <w:r w:rsidRPr="00DB6403">
        <w:rPr>
          <w:rFonts w:ascii="Times New Roman" w:hAnsi="Times New Roman" w:cs="Times New Roman"/>
        </w:rPr>
        <w:t xml:space="preserve">Penelitian yang dilakukan oleh Sun et al. (2019), Yang et al. (2020), Zhou et al. (2021), dan </w:t>
      </w:r>
      <w:proofErr w:type="spellStart"/>
      <w:r w:rsidRPr="00DB6403">
        <w:rPr>
          <w:rFonts w:ascii="Times New Roman" w:hAnsi="Times New Roman" w:cs="Times New Roman"/>
        </w:rPr>
        <w:t>Maythalony</w:t>
      </w:r>
      <w:proofErr w:type="spellEnd"/>
      <w:r w:rsidRPr="00DB6403">
        <w:rPr>
          <w:rFonts w:ascii="Times New Roman" w:hAnsi="Times New Roman" w:cs="Times New Roman"/>
        </w:rPr>
        <w:t xml:space="preserve"> et al. (2019) telah menghasilkan model-model dengan tingkat akurasi yang tinggi, yang didasarkan pada hasil prediksi data evaluasi dari masing-masing penelitian. Dalam penelitian yang dilakukan oleh Zhou et al. (2021), dijelaskan bahwa model LSTM memiliki keterbatasan dalam menangani data </w:t>
      </w:r>
      <w:r w:rsidRPr="00DB6403">
        <w:rPr>
          <w:rFonts w:ascii="Times New Roman" w:hAnsi="Times New Roman" w:cs="Times New Roman"/>
          <w:i/>
          <w:iCs/>
        </w:rPr>
        <w:t>non-linear</w:t>
      </w:r>
      <w:r w:rsidRPr="00DB6403">
        <w:rPr>
          <w:rFonts w:ascii="Times New Roman" w:hAnsi="Times New Roman" w:cs="Times New Roman"/>
        </w:rPr>
        <w:t xml:space="preserve">. Oleh karena itu, sebuah model gabungan yang menggunakan RNNs dan LSTM dikembangkan untuk menghasilkan model yang memiliki kemampuan </w:t>
      </w:r>
      <w:r w:rsidRPr="00DB6403">
        <w:rPr>
          <w:rFonts w:ascii="Times New Roman" w:hAnsi="Times New Roman" w:cs="Times New Roman"/>
          <w:i/>
          <w:iCs/>
        </w:rPr>
        <w:t>Long-Term dependencies</w:t>
      </w:r>
      <w:r w:rsidRPr="00DB6403">
        <w:rPr>
          <w:rFonts w:ascii="Times New Roman" w:hAnsi="Times New Roman" w:cs="Times New Roman"/>
        </w:rPr>
        <w:t xml:space="preserve"> yang lebih baik. Diharapkan bahwa model serupa akan mampu mengatasi data dengan rentang waktu yang berbeda dalam penelitian yang akan dilakukan.</w:t>
      </w:r>
    </w:p>
    <w:p w14:paraId="48FECA92" w14:textId="1F150482" w:rsidR="00790067" w:rsidRPr="00DB6403"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DB6403">
        <w:rPr>
          <w:rFonts w:ascii="Times New Roman" w:hAnsi="Times New Roman" w:cs="Times New Roman"/>
        </w:rPr>
        <w:t>Rumusan Masalah</w:t>
      </w:r>
      <w:bookmarkEnd w:id="5"/>
    </w:p>
    <w:p w14:paraId="0ED931A4" w14:textId="045ABD88" w:rsidR="00342F6A" w:rsidRPr="00DB6403" w:rsidRDefault="006D331F" w:rsidP="00342F6A">
      <w:pPr>
        <w:pStyle w:val="BodyText"/>
        <w:spacing w:line="360" w:lineRule="auto"/>
        <w:rPr>
          <w:rFonts w:ascii="Times New Roman" w:hAnsi="Times New Roman" w:cs="Times New Roman"/>
        </w:rPr>
      </w:pPr>
      <w:r w:rsidRPr="00DB6403">
        <w:rPr>
          <w:rFonts w:ascii="Times New Roman" w:hAnsi="Times New Roman" w:cs="Times New Roman"/>
        </w:rPr>
        <w:t>Berdasarkan penjelasan yang telah disampaikan pada latar belakang, Secara umum, Aset Integrity menjadi perhatian utama dalam keberlangsungan operasional industri minyak dan gas. Kegagalan pada Asset Integrity dapat menyebabkan resiko korban jiwa</w:t>
      </w:r>
      <w:r w:rsidR="00F76790" w:rsidRPr="00DB6403">
        <w:rPr>
          <w:rFonts w:ascii="Times New Roman" w:hAnsi="Times New Roman" w:cs="Times New Roman"/>
        </w:rPr>
        <w:t xml:space="preserve">, selain itu sistem tradisional dalam penanganan Asset Integrity membutuhkan waktu dan biaya yang mahal dan cenderung tidak optimal. Oleh karena itu, diperlukan sebuah penelitian yang memanfaatkan kemampuan Intelligent Asset Integrity untuk </w:t>
      </w:r>
      <w:r w:rsidR="00150D2D" w:rsidRPr="00DB6403">
        <w:rPr>
          <w:rFonts w:ascii="Times New Roman" w:hAnsi="Times New Roman" w:cs="Times New Roman"/>
        </w:rPr>
        <w:t>merekomendasikan</w:t>
      </w:r>
      <w:r w:rsidR="00F76790" w:rsidRPr="00DB6403">
        <w:rPr>
          <w:rFonts w:ascii="Times New Roman" w:hAnsi="Times New Roman" w:cs="Times New Roman"/>
        </w:rPr>
        <w:t xml:space="preserve"> tindakan</w:t>
      </w:r>
      <w:r w:rsidR="00150D2D" w:rsidRPr="00DB6403">
        <w:rPr>
          <w:rFonts w:ascii="Times New Roman" w:hAnsi="Times New Roman" w:cs="Times New Roman"/>
        </w:rPr>
        <w:t xml:space="preserve"> pengamanan,</w:t>
      </w:r>
      <w:r w:rsidR="00F76790" w:rsidRPr="00DB6403">
        <w:rPr>
          <w:rFonts w:ascii="Times New Roman" w:hAnsi="Times New Roman" w:cs="Times New Roman"/>
        </w:rPr>
        <w:t xml:space="preserve"> perbaikan</w:t>
      </w:r>
      <w:r w:rsidR="00150D2D" w:rsidRPr="00DB6403">
        <w:rPr>
          <w:rFonts w:ascii="Times New Roman" w:hAnsi="Times New Roman" w:cs="Times New Roman"/>
        </w:rPr>
        <w:t xml:space="preserve"> atau</w:t>
      </w:r>
      <w:r w:rsidR="00F76790" w:rsidRPr="00DB6403">
        <w:rPr>
          <w:rFonts w:ascii="Times New Roman" w:hAnsi="Times New Roman" w:cs="Times New Roman"/>
        </w:rPr>
        <w:t xml:space="preserve"> pemeliharaan, mengurangi risiko kegagalan, dan memaksimalkan efisiensi operasional.</w:t>
      </w:r>
    </w:p>
    <w:p w14:paraId="42C24F9E" w14:textId="257AF4A0" w:rsidR="00E31EC5" w:rsidRPr="00DB6403"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DB6403">
        <w:rPr>
          <w:rFonts w:ascii="Times New Roman" w:hAnsi="Times New Roman" w:cs="Times New Roman"/>
        </w:rPr>
        <w:t>Batasan Masalah</w:t>
      </w:r>
      <w:bookmarkEnd w:id="6"/>
    </w:p>
    <w:p w14:paraId="627A038E" w14:textId="7C2936E2" w:rsidR="00D97B2C" w:rsidRPr="00DB6403" w:rsidRDefault="009672AF" w:rsidP="00E33E6E">
      <w:pPr>
        <w:pStyle w:val="BodyText"/>
        <w:spacing w:line="360" w:lineRule="auto"/>
        <w:rPr>
          <w:rFonts w:ascii="Times New Roman" w:hAnsi="Times New Roman" w:cs="Times New Roman"/>
        </w:rPr>
      </w:pPr>
      <w:r w:rsidRPr="00DB6403">
        <w:rPr>
          <w:rFonts w:ascii="Times New Roman" w:hAnsi="Times New Roman" w:cs="Times New Roman"/>
        </w:rPr>
        <w:t xml:space="preserve">Berdasarkan latar belakang yang telah diuraikan di atas, diperoleh </w:t>
      </w:r>
      <w:r w:rsidR="00347D8E" w:rsidRPr="00DB6403">
        <w:rPr>
          <w:rFonts w:ascii="Times New Roman" w:hAnsi="Times New Roman" w:cs="Times New Roman"/>
        </w:rPr>
        <w:t>batasan</w:t>
      </w:r>
      <w:r w:rsidRPr="00DB6403">
        <w:rPr>
          <w:rFonts w:ascii="Times New Roman" w:hAnsi="Times New Roman" w:cs="Times New Roman"/>
        </w:rPr>
        <w:t xml:space="preserve"> masalah yang </w:t>
      </w:r>
      <w:r w:rsidR="00347D8E" w:rsidRPr="00DB6403">
        <w:rPr>
          <w:rFonts w:ascii="Times New Roman" w:hAnsi="Times New Roman" w:cs="Times New Roman"/>
        </w:rPr>
        <w:t>dalam penelitian ini</w:t>
      </w:r>
      <w:r w:rsidRPr="00DB6403">
        <w:rPr>
          <w:rFonts w:ascii="Times New Roman" w:hAnsi="Times New Roman" w:cs="Times New Roman"/>
        </w:rPr>
        <w:t xml:space="preserve"> adalah:</w:t>
      </w:r>
    </w:p>
    <w:p w14:paraId="5D4299E3" w14:textId="017597AA" w:rsidR="004F4E42" w:rsidRPr="00DB6403" w:rsidRDefault="00347D8E"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Data yang digunakan </w:t>
      </w:r>
      <w:r w:rsidR="00150D2D" w:rsidRPr="00DB6403">
        <w:rPr>
          <w:rFonts w:ascii="Times New Roman" w:hAnsi="Times New Roman" w:cs="Times New Roman"/>
        </w:rPr>
        <w:t>berasal dari Petronas</w:t>
      </w:r>
    </w:p>
    <w:p w14:paraId="1A87F3F8" w14:textId="4C4BFA3F" w:rsidR="004831BD" w:rsidRPr="00DB6403" w:rsidRDefault="002F6C1D"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Data </w:t>
      </w:r>
      <w:r w:rsidR="00150D2D" w:rsidRPr="00DB6403">
        <w:rPr>
          <w:rFonts w:ascii="Times New Roman" w:hAnsi="Times New Roman" w:cs="Times New Roman"/>
        </w:rPr>
        <w:t xml:space="preserve">yang digunakan merupakan rentang waktu suhu </w:t>
      </w:r>
      <w:r w:rsidR="00A453DB">
        <w:rPr>
          <w:rFonts w:ascii="Times New Roman" w:hAnsi="Times New Roman" w:cs="Times New Roman"/>
        </w:rPr>
        <w:t>aset</w:t>
      </w:r>
    </w:p>
    <w:p w14:paraId="3DF5B775" w14:textId="0BA06A40" w:rsidR="002F6C1D" w:rsidRPr="00DB6403" w:rsidRDefault="002F6C1D"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lastRenderedPageBreak/>
        <w:t>Rentang data yang digunakan</w:t>
      </w:r>
      <w:r w:rsidR="00150D2D" w:rsidRPr="00DB6403">
        <w:rPr>
          <w:rFonts w:ascii="Times New Roman" w:hAnsi="Times New Roman" w:cs="Times New Roman"/>
        </w:rPr>
        <w:t xml:space="preserve"> dari tahun 2022 sampai 2023</w:t>
      </w:r>
    </w:p>
    <w:p w14:paraId="286FBDD3" w14:textId="77777777" w:rsidR="00E859AD" w:rsidRPr="00DB6403"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DC7247B" w:rsidR="00E31EC5" w:rsidRPr="00DB6403"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DB6403">
        <w:rPr>
          <w:rFonts w:ascii="Times New Roman" w:hAnsi="Times New Roman" w:cs="Times New Roman"/>
        </w:rPr>
        <w:t xml:space="preserve">Tujuan </w:t>
      </w:r>
      <w:bookmarkEnd w:id="35"/>
      <w:r w:rsidR="00150D2D" w:rsidRPr="00DB6403">
        <w:rPr>
          <w:rFonts w:ascii="Times New Roman" w:hAnsi="Times New Roman" w:cs="Times New Roman"/>
        </w:rPr>
        <w:t>Penelitian</w:t>
      </w:r>
      <w:r w:rsidRPr="00DB6403">
        <w:rPr>
          <w:rFonts w:ascii="Times New Roman" w:hAnsi="Times New Roman" w:cs="Times New Roman"/>
        </w:rPr>
        <w:t xml:space="preserve"> </w:t>
      </w:r>
    </w:p>
    <w:p w14:paraId="5B4791E3" w14:textId="5FC76F15" w:rsidR="00E31EC5" w:rsidRPr="00DB6403" w:rsidRDefault="00F55EC0" w:rsidP="00E33E6E">
      <w:pPr>
        <w:pStyle w:val="BodyText"/>
        <w:spacing w:line="360" w:lineRule="auto"/>
        <w:rPr>
          <w:rFonts w:ascii="Times New Roman" w:hAnsi="Times New Roman" w:cs="Times New Roman"/>
        </w:rPr>
      </w:pPr>
      <w:r w:rsidRPr="00DB6403">
        <w:rPr>
          <w:rFonts w:ascii="Times New Roman" w:hAnsi="Times New Roman" w:cs="Times New Roman"/>
        </w:rPr>
        <w:t>Berdasarkan rumusan masalah</w:t>
      </w:r>
      <w:r w:rsidR="00E859AD" w:rsidRPr="00DB6403">
        <w:rPr>
          <w:rFonts w:ascii="Times New Roman" w:hAnsi="Times New Roman" w:cs="Times New Roman"/>
        </w:rPr>
        <w:t xml:space="preserve"> yang telah diuraikan di</w:t>
      </w:r>
      <w:r w:rsidRPr="00DB6403">
        <w:rPr>
          <w:rFonts w:ascii="Times New Roman" w:hAnsi="Times New Roman" w:cs="Times New Roman"/>
        </w:rPr>
        <w:t xml:space="preserve"> atas, maka</w:t>
      </w:r>
      <w:r w:rsidR="00E859AD" w:rsidRPr="00DB6403">
        <w:rPr>
          <w:rFonts w:ascii="Times New Roman" w:hAnsi="Times New Roman" w:cs="Times New Roman"/>
        </w:rPr>
        <w:t xml:space="preserve"> tujuan </w:t>
      </w:r>
      <w:r w:rsidR="004831BD" w:rsidRPr="00DB6403">
        <w:rPr>
          <w:rFonts w:ascii="Times New Roman" w:hAnsi="Times New Roman" w:cs="Times New Roman"/>
        </w:rPr>
        <w:t>penelitian</w:t>
      </w:r>
      <w:r w:rsidR="00E859AD" w:rsidRPr="00DB6403">
        <w:rPr>
          <w:rFonts w:ascii="Times New Roman" w:hAnsi="Times New Roman" w:cs="Times New Roman"/>
        </w:rPr>
        <w:t xml:space="preserve"> yang ingin dicapai</w:t>
      </w:r>
      <w:r w:rsidRPr="00DB6403">
        <w:rPr>
          <w:rFonts w:ascii="Times New Roman" w:hAnsi="Times New Roman" w:cs="Times New Roman"/>
        </w:rPr>
        <w:t xml:space="preserve"> adalah</w:t>
      </w:r>
      <w:r w:rsidR="004831BD" w:rsidRPr="00DB6403">
        <w:rPr>
          <w:rFonts w:ascii="Times New Roman" w:hAnsi="Times New Roman" w:cs="Times New Roman"/>
        </w:rPr>
        <w:t>:</w:t>
      </w:r>
    </w:p>
    <w:p w14:paraId="2A906153" w14:textId="2E71FD9D" w:rsidR="004831BD" w:rsidRPr="00DB6403" w:rsidRDefault="00150D2D" w:rsidP="00E33E6E">
      <w:pPr>
        <w:pStyle w:val="BodyText"/>
        <w:numPr>
          <w:ilvl w:val="0"/>
          <w:numId w:val="5"/>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Untuk </w:t>
      </w:r>
      <w:r w:rsidR="00342F6A" w:rsidRPr="00DB6403">
        <w:rPr>
          <w:rFonts w:ascii="Times New Roman" w:hAnsi="Times New Roman" w:cs="Times New Roman"/>
        </w:rPr>
        <w:t>membangun</w:t>
      </w:r>
      <w:r w:rsidRPr="00DB6403">
        <w:rPr>
          <w:rFonts w:ascii="Times New Roman" w:hAnsi="Times New Roman" w:cs="Times New Roman"/>
        </w:rPr>
        <w:t xml:space="preserve"> model machine learning pada Asset Integrity</w:t>
      </w:r>
      <w:r w:rsidR="00342F6A" w:rsidRPr="00DB6403">
        <w:rPr>
          <w:rFonts w:ascii="Times New Roman" w:hAnsi="Times New Roman" w:cs="Times New Roman"/>
        </w:rPr>
        <w:t xml:space="preserve"> di industri minyak dan gas</w:t>
      </w:r>
      <w:r w:rsidRPr="00DB6403">
        <w:rPr>
          <w:rFonts w:ascii="Times New Roman" w:hAnsi="Times New Roman" w:cs="Times New Roman"/>
        </w:rPr>
        <w:t xml:space="preserve"> </w:t>
      </w:r>
      <w:r w:rsidR="00342F6A" w:rsidRPr="00DB6403">
        <w:rPr>
          <w:rFonts w:ascii="Times New Roman" w:hAnsi="Times New Roman" w:cs="Times New Roman"/>
        </w:rPr>
        <w:t>menggunakan RNNs dan LSTM</w:t>
      </w:r>
      <w:r w:rsidRPr="00DB6403">
        <w:rPr>
          <w:rFonts w:ascii="Times New Roman" w:hAnsi="Times New Roman" w:cs="Times New Roman"/>
        </w:rPr>
        <w:t>.</w:t>
      </w:r>
    </w:p>
    <w:p w14:paraId="55AEE4E5" w14:textId="200D9AA1" w:rsidR="004214CC" w:rsidRPr="00DB6403" w:rsidRDefault="004831BD" w:rsidP="00342F6A">
      <w:pPr>
        <w:pStyle w:val="BodyText"/>
        <w:numPr>
          <w:ilvl w:val="0"/>
          <w:numId w:val="5"/>
        </w:numPr>
        <w:spacing w:after="0" w:line="360" w:lineRule="auto"/>
        <w:ind w:left="426" w:hanging="426"/>
        <w:rPr>
          <w:rFonts w:ascii="Times New Roman" w:hAnsi="Times New Roman" w:cs="Times New Roman"/>
        </w:rPr>
      </w:pPr>
      <w:r w:rsidRPr="00DB6403">
        <w:rPr>
          <w:rFonts w:ascii="Times New Roman" w:hAnsi="Times New Roman" w:cs="Times New Roman"/>
        </w:rPr>
        <w:t>Untuk</w:t>
      </w:r>
      <w:r w:rsidR="002C275F" w:rsidRPr="00DB6403">
        <w:rPr>
          <w:rFonts w:ascii="Times New Roman" w:hAnsi="Times New Roman" w:cs="Times New Roman"/>
        </w:rPr>
        <w:t xml:space="preserve"> </w:t>
      </w:r>
      <w:r w:rsidR="00150D2D" w:rsidRPr="00DB6403">
        <w:rPr>
          <w:rFonts w:ascii="Times New Roman" w:hAnsi="Times New Roman" w:cs="Times New Roman"/>
        </w:rPr>
        <w:t>menge</w:t>
      </w:r>
      <w:r w:rsidR="00342F6A" w:rsidRPr="00DB6403">
        <w:rPr>
          <w:rFonts w:ascii="Times New Roman" w:hAnsi="Times New Roman" w:cs="Times New Roman"/>
        </w:rPr>
        <w:t>valuasi efektivitas penggunaan model machine learning pada Asset Integrity dalam industri minyak dan gas</w:t>
      </w:r>
      <w:r w:rsidR="002C275F" w:rsidRPr="00DB6403">
        <w:rPr>
          <w:rFonts w:ascii="Times New Roman" w:hAnsi="Times New Roman" w:cs="Times New Roman"/>
        </w:rPr>
        <w:t>.</w:t>
      </w:r>
    </w:p>
    <w:p w14:paraId="11FA783A" w14:textId="77777777" w:rsidR="003A174E" w:rsidRPr="00DB6403"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7AC75E03" w:rsidR="00E31EC5" w:rsidRPr="00DB6403"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DB6403">
        <w:rPr>
          <w:rFonts w:ascii="Times New Roman" w:hAnsi="Times New Roman" w:cs="Times New Roman"/>
        </w:rPr>
        <w:t xml:space="preserve">Manfaat </w:t>
      </w:r>
      <w:bookmarkEnd w:id="71"/>
      <w:r w:rsidR="00150D2D" w:rsidRPr="00DB6403">
        <w:rPr>
          <w:rFonts w:ascii="Times New Roman" w:hAnsi="Times New Roman" w:cs="Times New Roman"/>
        </w:rPr>
        <w:t>Penelitian</w:t>
      </w:r>
    </w:p>
    <w:p w14:paraId="13558496" w14:textId="64A73B49" w:rsidR="009E0210" w:rsidRPr="00DB6403" w:rsidRDefault="00F55EC0" w:rsidP="00E33E6E">
      <w:pPr>
        <w:pStyle w:val="BodyText"/>
        <w:spacing w:line="360" w:lineRule="auto"/>
        <w:rPr>
          <w:rFonts w:ascii="Times New Roman" w:hAnsi="Times New Roman" w:cs="Times New Roman"/>
        </w:rPr>
      </w:pPr>
      <w:r w:rsidRPr="00DB6403">
        <w:rPr>
          <w:rFonts w:ascii="Times New Roman" w:hAnsi="Times New Roman" w:cs="Times New Roman"/>
        </w:rPr>
        <w:t>Berdasarkan latar belakang yang tel</w:t>
      </w:r>
      <w:r w:rsidR="009E0210" w:rsidRPr="00DB6403">
        <w:rPr>
          <w:rFonts w:ascii="Times New Roman" w:hAnsi="Times New Roman" w:cs="Times New Roman"/>
        </w:rPr>
        <w:t>ah diuraikan di atas, diperoleh manfaat perancangan yang ingin dicapai</w:t>
      </w:r>
      <w:r w:rsidRPr="00DB6403">
        <w:rPr>
          <w:rFonts w:ascii="Times New Roman" w:hAnsi="Times New Roman" w:cs="Times New Roman"/>
        </w:rPr>
        <w:t xml:space="preserve"> adalah</w:t>
      </w:r>
      <w:r w:rsidR="009E0210" w:rsidRPr="00DB6403">
        <w:rPr>
          <w:rFonts w:ascii="Times New Roman" w:hAnsi="Times New Roman" w:cs="Times New Roman"/>
        </w:rPr>
        <w:t xml:space="preserve">: </w:t>
      </w:r>
    </w:p>
    <w:p w14:paraId="2C07E67A" w14:textId="0FD89322" w:rsidR="002733E7" w:rsidRPr="00DB6403" w:rsidRDefault="002733E7" w:rsidP="00E33E6E">
      <w:pPr>
        <w:pStyle w:val="BodyText"/>
        <w:numPr>
          <w:ilvl w:val="0"/>
          <w:numId w:val="6"/>
        </w:numPr>
        <w:spacing w:after="0" w:line="360" w:lineRule="auto"/>
        <w:ind w:left="426" w:hanging="426"/>
        <w:rPr>
          <w:rFonts w:ascii="Times New Roman" w:hAnsi="Times New Roman" w:cs="Times New Roman"/>
        </w:rPr>
      </w:pPr>
      <w:r w:rsidRPr="00DB6403">
        <w:rPr>
          <w:rFonts w:ascii="Times New Roman" w:hAnsi="Times New Roman" w:cs="Times New Roman"/>
        </w:rPr>
        <w:t>Manfaat Teoritis</w:t>
      </w:r>
    </w:p>
    <w:p w14:paraId="51B7F2A6" w14:textId="7808F6AE" w:rsidR="008705DC" w:rsidRPr="00DB6403" w:rsidRDefault="008705DC" w:rsidP="00E33E6E">
      <w:pPr>
        <w:pStyle w:val="BodyText"/>
        <w:spacing w:after="0" w:line="360" w:lineRule="auto"/>
        <w:ind w:left="426" w:firstLine="0"/>
        <w:rPr>
          <w:rFonts w:ascii="Times New Roman" w:hAnsi="Times New Roman" w:cs="Times New Roman"/>
        </w:rPr>
      </w:pPr>
      <w:r w:rsidRPr="00DB6403">
        <w:rPr>
          <w:rFonts w:ascii="Times New Roman" w:hAnsi="Times New Roman" w:cs="Times New Roman"/>
        </w:rPr>
        <w:t xml:space="preserve">Sebagai sarana untuk menambah ilmu pengetahuan di bidang machine learning, </w:t>
      </w:r>
      <w:r w:rsidR="00A51777" w:rsidRPr="00DB6403">
        <w:rPr>
          <w:rFonts w:ascii="Times New Roman" w:hAnsi="Times New Roman" w:cs="Times New Roman"/>
        </w:rPr>
        <w:t>Asset Integrity</w:t>
      </w:r>
      <w:r w:rsidRPr="00DB6403">
        <w:rPr>
          <w:rFonts w:ascii="Times New Roman" w:hAnsi="Times New Roman" w:cs="Times New Roman"/>
        </w:rPr>
        <w:t xml:space="preserve">, </w:t>
      </w:r>
      <w:r w:rsidR="00825308" w:rsidRPr="00DB6403">
        <w:rPr>
          <w:rFonts w:ascii="Times New Roman" w:hAnsi="Times New Roman" w:cs="Times New Roman"/>
        </w:rPr>
        <w:t>serta industri minyak dan gas</w:t>
      </w:r>
      <w:r w:rsidRPr="00DB6403">
        <w:rPr>
          <w:rFonts w:ascii="Times New Roman" w:hAnsi="Times New Roman" w:cs="Times New Roman"/>
        </w:rPr>
        <w:t>.</w:t>
      </w:r>
    </w:p>
    <w:p w14:paraId="233C3A9D" w14:textId="5E1A0197" w:rsidR="008705DC" w:rsidRPr="00DB6403" w:rsidRDefault="008705DC" w:rsidP="00E33E6E">
      <w:pPr>
        <w:pStyle w:val="BodyText"/>
        <w:numPr>
          <w:ilvl w:val="0"/>
          <w:numId w:val="6"/>
        </w:numPr>
        <w:spacing w:after="0" w:line="360" w:lineRule="auto"/>
        <w:ind w:left="426" w:hanging="426"/>
        <w:rPr>
          <w:rFonts w:ascii="Times New Roman" w:hAnsi="Times New Roman" w:cs="Times New Roman"/>
        </w:rPr>
      </w:pPr>
      <w:r w:rsidRPr="00DB6403">
        <w:rPr>
          <w:rFonts w:ascii="Times New Roman" w:hAnsi="Times New Roman" w:cs="Times New Roman"/>
        </w:rPr>
        <w:t>Manfaat Praktis</w:t>
      </w:r>
    </w:p>
    <w:p w14:paraId="4544F4F4" w14:textId="506E996A" w:rsidR="008705DC" w:rsidRPr="00DB6403" w:rsidRDefault="008705DC" w:rsidP="00E33E6E">
      <w:pPr>
        <w:pStyle w:val="BodyText"/>
        <w:spacing w:after="0" w:line="360" w:lineRule="auto"/>
        <w:ind w:left="426" w:firstLine="0"/>
        <w:rPr>
          <w:rFonts w:ascii="Times New Roman" w:hAnsi="Times New Roman" w:cs="Times New Roman"/>
        </w:rPr>
      </w:pPr>
      <w:r w:rsidRPr="00DB6403">
        <w:rPr>
          <w:rFonts w:ascii="Times New Roman" w:hAnsi="Times New Roman" w:cs="Times New Roman"/>
        </w:rPr>
        <w:t>Hasil penelitian diharapkan dapat memberikan</w:t>
      </w:r>
      <w:r w:rsidR="00342F6A" w:rsidRPr="00DB6403">
        <w:rPr>
          <w:rFonts w:ascii="Times New Roman" w:hAnsi="Times New Roman" w:cs="Times New Roman"/>
        </w:rPr>
        <w:t xml:space="preserve"> rekomendasi memaksimalkan efisiensi operasional dan keamanan pada industri minyak dan gas.</w:t>
      </w:r>
    </w:p>
    <w:p w14:paraId="3654F204" w14:textId="3980213D" w:rsidR="00790067" w:rsidRPr="00DB6403" w:rsidRDefault="00790067" w:rsidP="008705DC">
      <w:pPr>
        <w:pStyle w:val="BodyText"/>
        <w:spacing w:line="360" w:lineRule="auto"/>
        <w:rPr>
          <w:rFonts w:ascii="Times New Roman" w:hAnsi="Times New Roman" w:cs="Times New Roman"/>
        </w:rPr>
      </w:pPr>
      <w:r w:rsidRPr="00DB6403">
        <w:rPr>
          <w:rFonts w:ascii="Times New Roman" w:hAnsi="Times New Roman" w:cs="Times New Roman"/>
        </w:rPr>
        <w:br w:type="page"/>
      </w:r>
    </w:p>
    <w:p w14:paraId="2719137A" w14:textId="15B7F9C2" w:rsidR="0080331B" w:rsidRDefault="005937F7" w:rsidP="0080331B">
      <w:pPr>
        <w:pStyle w:val="Heading1"/>
        <w:rPr>
          <w:rFonts w:ascii="Times New Roman" w:hAnsi="Times New Roman" w:cs="Times New Roman"/>
        </w:rPr>
      </w:pPr>
      <w:bookmarkStart w:id="72" w:name="_Toc133985374"/>
      <w:bookmarkStart w:id="73" w:name="_Toc56373199"/>
      <w:r w:rsidRPr="00DB6403">
        <w:rPr>
          <w:rFonts w:ascii="Times New Roman" w:hAnsi="Times New Roman" w:cs="Times New Roman"/>
        </w:rPr>
        <w:lastRenderedPageBreak/>
        <w:t>BAB II. TINAJAUAN PUSTAKA</w:t>
      </w:r>
      <w:bookmarkEnd w:id="72"/>
    </w:p>
    <w:p w14:paraId="6BF09E64" w14:textId="71D95A42" w:rsidR="0080331B" w:rsidRPr="0080331B" w:rsidRDefault="0080331B" w:rsidP="0080331B">
      <w:pPr>
        <w:pStyle w:val="Heading2"/>
        <w:numPr>
          <w:ilvl w:val="1"/>
          <w:numId w:val="2"/>
        </w:numPr>
        <w:spacing w:line="600" w:lineRule="auto"/>
        <w:ind w:left="567" w:hanging="567"/>
        <w:rPr>
          <w:rFonts w:ascii="Times New Roman" w:hAnsi="Times New Roman" w:cs="Times New Roman"/>
        </w:rPr>
      </w:pPr>
      <w:r>
        <w:rPr>
          <w:rFonts w:ascii="Times New Roman" w:hAnsi="Times New Roman" w:cs="Times New Roman"/>
        </w:rPr>
        <w:t>Research Puzzle</w:t>
      </w:r>
    </w:p>
    <w:p w14:paraId="08F9580B" w14:textId="77777777" w:rsidR="0080331B" w:rsidRPr="00DB6403" w:rsidRDefault="0080331B" w:rsidP="0080331B">
      <w:pPr>
        <w:pStyle w:val="BodyText"/>
        <w:spacing w:line="360" w:lineRule="auto"/>
        <w:rPr>
          <w:rFonts w:ascii="Times New Roman" w:hAnsi="Times New Roman" w:cs="Times New Roman"/>
        </w:rPr>
      </w:pPr>
      <w:r w:rsidRPr="00DB6403">
        <w:rPr>
          <w:rFonts w:ascii="Times New Roman" w:hAnsi="Times New Roman" w:cs="Times New Roman"/>
        </w:rPr>
        <w:t>LSTM merupakan salah satu jenis Recurrent Neural Network. LSTM dapat memiliki kemampuan mempelajari data di mana dalam setiap neuron LSTM memiliki beberapa gerbang yang mengatur memori dari setiap neuron itu sendiri (Sakinah et al., 2019). LSTM adalah metode yang dapat digunakan untuk mempelajari suatu pola pada data deret waktu (</w:t>
      </w:r>
      <w:proofErr w:type="spellStart"/>
      <w:r w:rsidRPr="00DB6403">
        <w:rPr>
          <w:rFonts w:ascii="Times New Roman" w:hAnsi="Times New Roman" w:cs="Times New Roman"/>
        </w:rPr>
        <w:t>Ningrum</w:t>
      </w:r>
      <w:proofErr w:type="spellEnd"/>
      <w:r w:rsidRPr="00DB6403">
        <w:rPr>
          <w:rFonts w:ascii="Times New Roman" w:hAnsi="Times New Roman" w:cs="Times New Roman"/>
        </w:rPr>
        <w:t xml:space="preserve"> et al, 2021). </w:t>
      </w:r>
    </w:p>
    <w:p w14:paraId="08D753D6" w14:textId="77777777" w:rsidR="0080331B" w:rsidRPr="0080331B" w:rsidRDefault="0080331B" w:rsidP="0080331B">
      <w:pPr>
        <w:rPr>
          <w:lang w:val="en-US"/>
        </w:rPr>
      </w:pPr>
    </w:p>
    <w:p w14:paraId="4DE3FE54" w14:textId="557549DF" w:rsidR="005937F7" w:rsidRPr="00DB6403"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DB6403">
        <w:rPr>
          <w:rFonts w:ascii="Times New Roman" w:hAnsi="Times New Roman" w:cs="Times New Roman"/>
        </w:rPr>
        <w:t>Tinjauan Pustaka</w:t>
      </w:r>
      <w:bookmarkEnd w:id="74"/>
    </w:p>
    <w:p w14:paraId="6036C164" w14:textId="11DA48B1" w:rsidR="006F32EC" w:rsidRPr="00DB6403" w:rsidRDefault="006F32EC" w:rsidP="006F32EC">
      <w:pPr>
        <w:pStyle w:val="BodyText"/>
        <w:numPr>
          <w:ilvl w:val="2"/>
          <w:numId w:val="2"/>
        </w:numPr>
        <w:spacing w:line="360" w:lineRule="auto"/>
        <w:ind w:left="709"/>
        <w:rPr>
          <w:rFonts w:ascii="Times New Roman" w:hAnsi="Times New Roman" w:cs="Times New Roman"/>
          <w:b/>
          <w:bCs/>
        </w:rPr>
      </w:pPr>
      <w:r w:rsidRPr="00DB6403">
        <w:rPr>
          <w:rFonts w:ascii="Times New Roman" w:hAnsi="Times New Roman" w:cs="Times New Roman"/>
          <w:b/>
          <w:bCs/>
        </w:rPr>
        <w:t>LSTM</w:t>
      </w:r>
    </w:p>
    <w:p w14:paraId="47203981" w14:textId="4FE00543" w:rsidR="008D48AF" w:rsidRPr="00DB6403" w:rsidRDefault="00196AC5" w:rsidP="00E33E6E">
      <w:pPr>
        <w:pStyle w:val="BodyText"/>
        <w:spacing w:line="360" w:lineRule="auto"/>
        <w:rPr>
          <w:rFonts w:ascii="Times New Roman" w:hAnsi="Times New Roman" w:cs="Times New Roman"/>
        </w:rPr>
      </w:pPr>
      <w:r w:rsidRPr="00DB6403">
        <w:rPr>
          <w:rFonts w:ascii="Times New Roman" w:hAnsi="Times New Roman" w:cs="Times New Roman"/>
        </w:rPr>
        <w:t>LSTM merupakan salah satu jenis Recurrent Neural Network. LSTM dapat memiliki kemampuan mempelajari data di mana dalam setiap neuron LSTM memiliki beberapa gerbang yang mengatur memori dari setiap neuron itu sendiri (Sakinah et al., 2019). LSTM adalah metode yang dapat digunakan untuk mempelajari suatu pola pada data deret waktu (</w:t>
      </w:r>
      <w:proofErr w:type="spellStart"/>
      <w:r w:rsidRPr="00DB6403">
        <w:rPr>
          <w:rFonts w:ascii="Times New Roman" w:hAnsi="Times New Roman" w:cs="Times New Roman"/>
        </w:rPr>
        <w:t>Ningrum</w:t>
      </w:r>
      <w:proofErr w:type="spellEnd"/>
      <w:r w:rsidRPr="00DB6403">
        <w:rPr>
          <w:rFonts w:ascii="Times New Roman" w:hAnsi="Times New Roman" w:cs="Times New Roman"/>
        </w:rPr>
        <w:t xml:space="preserve"> et al, 2021). </w:t>
      </w:r>
    </w:p>
    <w:p w14:paraId="6BB4A0DC" w14:textId="14AA002C" w:rsidR="006F32EC" w:rsidRPr="00DB6403" w:rsidRDefault="006F32EC" w:rsidP="00E33E6E">
      <w:pPr>
        <w:pStyle w:val="BodyText"/>
        <w:spacing w:line="360" w:lineRule="auto"/>
        <w:rPr>
          <w:rFonts w:ascii="Times New Roman" w:hAnsi="Times New Roman" w:cs="Times New Roman"/>
        </w:rPr>
      </w:pPr>
      <w:r w:rsidRPr="00DB6403">
        <w:rPr>
          <w:rFonts w:ascii="Times New Roman" w:hAnsi="Times New Roman" w:cs="Times New Roman"/>
          <w:noProof/>
        </w:rPr>
        <w:drawing>
          <wp:inline distT="0" distB="0" distL="0" distR="0" wp14:anchorId="1AC6AB12" wp14:editId="14D0DED1">
            <wp:extent cx="5039995" cy="1727200"/>
            <wp:effectExtent l="0" t="0" r="8255" b="6350"/>
            <wp:docPr id="1061439442" name="Picture 1" descr="Recurrent Neural Network (RNN) Tutorial: Types and Examples [Updated] |  Simpli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 (RNN) Tutorial: Types and Examples [Updated] |  Simplilear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1727200"/>
                    </a:xfrm>
                    <a:prstGeom prst="rect">
                      <a:avLst/>
                    </a:prstGeom>
                    <a:noFill/>
                    <a:ln>
                      <a:noFill/>
                    </a:ln>
                  </pic:spPr>
                </pic:pic>
              </a:graphicData>
            </a:graphic>
          </wp:inline>
        </w:drawing>
      </w:r>
    </w:p>
    <w:p w14:paraId="33C75D0B" w14:textId="59C85C73" w:rsidR="006F32EC" w:rsidRPr="00DB6403" w:rsidRDefault="006F32EC" w:rsidP="006F32EC">
      <w:pPr>
        <w:pStyle w:val="BodyText"/>
        <w:spacing w:line="360" w:lineRule="auto"/>
        <w:jc w:val="center"/>
        <w:rPr>
          <w:rFonts w:ascii="Times New Roman" w:hAnsi="Times New Roman" w:cs="Times New Roman"/>
        </w:rPr>
      </w:pPr>
      <w:r w:rsidRPr="00DB6403">
        <w:rPr>
          <w:rFonts w:ascii="Times New Roman" w:hAnsi="Times New Roman" w:cs="Times New Roman"/>
        </w:rPr>
        <w:t>Gambar 2.1</w:t>
      </w:r>
      <w:r w:rsidR="00DD51CE" w:rsidRPr="00DB6403">
        <w:rPr>
          <w:rFonts w:ascii="Times New Roman" w:hAnsi="Times New Roman" w:cs="Times New Roman"/>
        </w:rPr>
        <w:t xml:space="preserve"> Arsitektur LSTM (Biswal, 2023)</w:t>
      </w:r>
    </w:p>
    <w:p w14:paraId="2EEF1B04" w14:textId="0F4C5ED0" w:rsidR="006F32EC" w:rsidRPr="00DB6403" w:rsidRDefault="006F32EC" w:rsidP="006F32EC">
      <w:pPr>
        <w:pStyle w:val="BodyText"/>
        <w:numPr>
          <w:ilvl w:val="2"/>
          <w:numId w:val="2"/>
        </w:numPr>
        <w:spacing w:line="360" w:lineRule="auto"/>
        <w:ind w:left="709"/>
        <w:rPr>
          <w:rFonts w:ascii="Times New Roman" w:hAnsi="Times New Roman" w:cs="Times New Roman"/>
          <w:b/>
          <w:bCs/>
        </w:rPr>
      </w:pPr>
      <w:r w:rsidRPr="00DB6403">
        <w:rPr>
          <w:rFonts w:ascii="Times New Roman" w:hAnsi="Times New Roman" w:cs="Times New Roman"/>
          <w:b/>
          <w:bCs/>
        </w:rPr>
        <w:t>RNNs</w:t>
      </w:r>
    </w:p>
    <w:p w14:paraId="182779B8" w14:textId="2BC1B08E" w:rsidR="006F32EC" w:rsidRPr="00DB6403" w:rsidRDefault="006F32EC" w:rsidP="00DD51CE">
      <w:pPr>
        <w:pStyle w:val="BodyText"/>
        <w:spacing w:line="360" w:lineRule="auto"/>
        <w:rPr>
          <w:rFonts w:ascii="Times New Roman" w:hAnsi="Times New Roman" w:cs="Times New Roman"/>
        </w:rPr>
      </w:pPr>
      <w:r w:rsidRPr="00DB6403">
        <w:rPr>
          <w:rFonts w:ascii="Times New Roman" w:hAnsi="Times New Roman" w:cs="Times New Roman"/>
        </w:rPr>
        <w:t xml:space="preserve">Recurrent Neural Network (RNN) merupakan sebuah model dari jaringan saraf tiruan yang cocok digunakan untuk klasifikasi pola dengan masukan dan keluaran sistem berupa data </w:t>
      </w:r>
      <w:proofErr w:type="spellStart"/>
      <w:r w:rsidRPr="00DB6403">
        <w:rPr>
          <w:rFonts w:ascii="Times New Roman" w:hAnsi="Times New Roman" w:cs="Times New Roman"/>
        </w:rPr>
        <w:t>sequensial</w:t>
      </w:r>
      <w:proofErr w:type="spellEnd"/>
      <w:r w:rsidRPr="00DB6403">
        <w:rPr>
          <w:rFonts w:ascii="Times New Roman" w:hAnsi="Times New Roman" w:cs="Times New Roman"/>
        </w:rPr>
        <w:t>. Arsitektur RNN biasanya memiliki kelemahan ketika mempelajari informasi dengan interval yang panjang (long term dependencies) (</w:t>
      </w:r>
      <w:proofErr w:type="spellStart"/>
      <w:r w:rsidRPr="00DB6403">
        <w:rPr>
          <w:rFonts w:ascii="Times New Roman" w:hAnsi="Times New Roman" w:cs="Times New Roman"/>
        </w:rPr>
        <w:t>Alghifari</w:t>
      </w:r>
      <w:proofErr w:type="spellEnd"/>
      <w:r w:rsidRPr="00DB6403">
        <w:rPr>
          <w:rFonts w:ascii="Times New Roman" w:hAnsi="Times New Roman" w:cs="Times New Roman"/>
        </w:rPr>
        <w:t xml:space="preserve"> et al 2022). RNN adalah sejenis jaringan saraf tiruan yang memiliki kemampuan untuk melihat korelasi tersembunyi yang terjadi pada data (Tian et al, 2018).</w:t>
      </w:r>
      <w:r w:rsidR="0078751A" w:rsidRPr="0078751A">
        <w:t xml:space="preserve"> </w:t>
      </w:r>
    </w:p>
    <w:p w14:paraId="54043D48" w14:textId="371AF555" w:rsidR="00E75FC0" w:rsidRPr="00DB6403" w:rsidRDefault="00E75FC0" w:rsidP="00E75FC0">
      <w:pPr>
        <w:pStyle w:val="BodyText"/>
        <w:numPr>
          <w:ilvl w:val="2"/>
          <w:numId w:val="2"/>
        </w:numPr>
        <w:spacing w:line="360" w:lineRule="auto"/>
        <w:ind w:left="709"/>
        <w:rPr>
          <w:rFonts w:ascii="Times New Roman" w:hAnsi="Times New Roman" w:cs="Times New Roman"/>
          <w:b/>
          <w:bCs/>
        </w:rPr>
      </w:pPr>
      <w:r>
        <w:rPr>
          <w:rFonts w:ascii="Times New Roman" w:hAnsi="Times New Roman" w:cs="Times New Roman"/>
          <w:b/>
          <w:bCs/>
        </w:rPr>
        <w:lastRenderedPageBreak/>
        <w:t>Asset Integrity</w:t>
      </w:r>
    </w:p>
    <w:p w14:paraId="45808776" w14:textId="6A125602" w:rsidR="005937F7" w:rsidRDefault="00BA61D9" w:rsidP="00BA61D9">
      <w:pPr>
        <w:pStyle w:val="BodyText"/>
        <w:spacing w:line="360" w:lineRule="auto"/>
        <w:rPr>
          <w:rFonts w:ascii="Times New Roman" w:hAnsi="Times New Roman" w:cs="Times New Roman"/>
        </w:rPr>
      </w:pPr>
      <w:r>
        <w:rPr>
          <w:rFonts w:ascii="Times New Roman" w:hAnsi="Times New Roman" w:cs="Times New Roman"/>
        </w:rPr>
        <w:t>Asset Integrity</w:t>
      </w:r>
      <w:r w:rsidRPr="00BA61D9">
        <w:rPr>
          <w:rFonts w:ascii="Times New Roman" w:hAnsi="Times New Roman" w:cs="Times New Roman"/>
        </w:rPr>
        <w:t xml:space="preserve"> berada di pusat manajemen keselamatan dan memiliki fitur yang tumpang tindih dengan keselamatan proses. </w:t>
      </w:r>
      <w:r>
        <w:rPr>
          <w:rFonts w:ascii="Times New Roman" w:hAnsi="Times New Roman" w:cs="Times New Roman"/>
        </w:rPr>
        <w:t>Asset Integrity</w:t>
      </w:r>
      <w:r w:rsidRPr="00BA61D9">
        <w:rPr>
          <w:rFonts w:ascii="Times New Roman" w:hAnsi="Times New Roman" w:cs="Times New Roman"/>
        </w:rPr>
        <w:t xml:space="preserve"> mencakup pengelolaan orang, sistem, proses, dan sumber daya untuk memastikan aset beroperasi dengan risiko minimal bagi karyawan, masyarakat, dan lingkungan</w:t>
      </w:r>
      <w:r>
        <w:rPr>
          <w:rFonts w:ascii="Times New Roman" w:hAnsi="Times New Roman" w:cs="Times New Roman"/>
        </w:rPr>
        <w:t xml:space="preserve"> (Tang et al, 2021)</w:t>
      </w:r>
      <w:r w:rsidRPr="00BA61D9">
        <w:rPr>
          <w:rFonts w:ascii="Times New Roman" w:hAnsi="Times New Roman" w:cs="Times New Roman"/>
        </w:rPr>
        <w:t>.</w:t>
      </w:r>
      <w:r>
        <w:rPr>
          <w:rFonts w:ascii="Times New Roman" w:hAnsi="Times New Roman" w:cs="Times New Roman"/>
        </w:rPr>
        <w:t xml:space="preserve"> </w:t>
      </w:r>
      <w:r w:rsidRPr="00BA61D9">
        <w:rPr>
          <w:rFonts w:ascii="Times New Roman" w:hAnsi="Times New Roman" w:cs="Times New Roman"/>
        </w:rPr>
        <w:t xml:space="preserve">Keputusan </w:t>
      </w:r>
      <w:r>
        <w:rPr>
          <w:rFonts w:ascii="Times New Roman" w:hAnsi="Times New Roman" w:cs="Times New Roman"/>
        </w:rPr>
        <w:t>Asset Integrity</w:t>
      </w:r>
      <w:r w:rsidRPr="00BA61D9">
        <w:rPr>
          <w:rFonts w:ascii="Times New Roman" w:hAnsi="Times New Roman" w:cs="Times New Roman"/>
        </w:rPr>
        <w:t xml:space="preserve"> untuk peralatan yang kritis dalam produksi sebagian besar bersifat kualitatif dan didorong oleh pengalaman</w:t>
      </w:r>
      <w:r>
        <w:rPr>
          <w:rFonts w:ascii="Times New Roman" w:hAnsi="Times New Roman" w:cs="Times New Roman"/>
        </w:rPr>
        <w:t xml:space="preserve"> (Reza, 2020)</w:t>
      </w:r>
      <w:r w:rsidRPr="00BA61D9">
        <w:rPr>
          <w:rFonts w:ascii="Times New Roman" w:hAnsi="Times New Roman" w:cs="Times New Roman"/>
        </w:rPr>
        <w:t>.</w:t>
      </w:r>
    </w:p>
    <w:p w14:paraId="7D4800E6" w14:textId="271853D4" w:rsidR="0078751A" w:rsidRPr="00DB6403" w:rsidRDefault="0078751A" w:rsidP="0078751A">
      <w:pPr>
        <w:pStyle w:val="BodyText"/>
        <w:numPr>
          <w:ilvl w:val="2"/>
          <w:numId w:val="2"/>
        </w:numPr>
        <w:spacing w:line="360" w:lineRule="auto"/>
        <w:ind w:left="709"/>
        <w:rPr>
          <w:rFonts w:ascii="Times New Roman" w:hAnsi="Times New Roman" w:cs="Times New Roman"/>
          <w:b/>
          <w:bCs/>
        </w:rPr>
      </w:pPr>
      <w:r>
        <w:rPr>
          <w:rFonts w:ascii="Times New Roman" w:hAnsi="Times New Roman" w:cs="Times New Roman"/>
          <w:b/>
          <w:bCs/>
        </w:rPr>
        <w:t>Hybrid Model</w:t>
      </w:r>
    </w:p>
    <w:p w14:paraId="4E57627A" w14:textId="6BD0EB39" w:rsidR="0078751A" w:rsidRPr="00DB6403" w:rsidRDefault="0078751A" w:rsidP="0078751A">
      <w:pPr>
        <w:pStyle w:val="BodyText"/>
        <w:spacing w:line="360" w:lineRule="auto"/>
        <w:rPr>
          <w:rFonts w:ascii="Times New Roman" w:eastAsiaTheme="majorEastAsia" w:hAnsi="Times New Roman" w:cs="Times New Roman"/>
          <w:b/>
          <w:sz w:val="26"/>
          <w:szCs w:val="32"/>
        </w:rPr>
      </w:pPr>
      <w:r>
        <w:rPr>
          <w:rFonts w:ascii="Times New Roman" w:hAnsi="Times New Roman" w:cs="Times New Roman"/>
        </w:rPr>
        <w:t xml:space="preserve">Hybrid Model </w:t>
      </w:r>
      <w:r w:rsidR="00585636" w:rsidRPr="00585636">
        <w:rPr>
          <w:rFonts w:ascii="Times New Roman" w:hAnsi="Times New Roman" w:cs="Times New Roman"/>
        </w:rPr>
        <w:t>adalah sekelompok algoritma sederhana yang bekerja bersama untuk melengkapi dan meningkatkan satu sama lain. Dengan bekerja bersama, mereka dapat menyelesaikan masalah yang tidak dapat mereka selesaikan sendiri. Dalam Pembelajaran Model Hibrida (Hybrid Model Learning), terdapat berbagai jenis teknik yang berinteraksi dengan data dengan cara yang berbeda (Domo, 2023). Model hibrida digunakan dalam pembuatan model prediksi untuk mengatasi kelemahan salah satu model (</w:t>
      </w:r>
      <w:proofErr w:type="spellStart"/>
      <w:r w:rsidR="00585636" w:rsidRPr="00585636">
        <w:rPr>
          <w:rFonts w:ascii="Times New Roman" w:hAnsi="Times New Roman" w:cs="Times New Roman"/>
        </w:rPr>
        <w:t>Atlan</w:t>
      </w:r>
      <w:proofErr w:type="spellEnd"/>
      <w:r w:rsidR="00585636" w:rsidRPr="00585636">
        <w:rPr>
          <w:rFonts w:ascii="Times New Roman" w:hAnsi="Times New Roman" w:cs="Times New Roman"/>
        </w:rPr>
        <w:t xml:space="preserve"> et al., 2021).</w:t>
      </w:r>
      <w:r>
        <w:rPr>
          <w:rFonts w:ascii="Times New Roman" w:hAnsi="Times New Roman" w:cs="Times New Roman"/>
        </w:rPr>
        <w:t xml:space="preserve"> </w:t>
      </w:r>
    </w:p>
    <w:p w14:paraId="748513B0" w14:textId="0A12CD25" w:rsidR="0078751A" w:rsidRDefault="0078751A" w:rsidP="00BA61D9">
      <w:pPr>
        <w:pStyle w:val="BodyText"/>
        <w:spacing w:line="360" w:lineRule="auto"/>
        <w:rPr>
          <w:rFonts w:ascii="Times New Roman" w:eastAsiaTheme="majorEastAsia" w:hAnsi="Times New Roman" w:cs="Times New Roman"/>
          <w:b/>
          <w:sz w:val="26"/>
          <w:szCs w:val="32"/>
        </w:rPr>
      </w:pPr>
    </w:p>
    <w:p w14:paraId="0E54B047" w14:textId="77777777" w:rsidR="0078751A" w:rsidRDefault="0078751A">
      <w:pPr>
        <w:spacing w:after="160"/>
        <w:jc w:val="left"/>
        <w:rPr>
          <w:rFonts w:ascii="Times New Roman" w:eastAsiaTheme="majorEastAsia" w:hAnsi="Times New Roman" w:cs="Times New Roman"/>
          <w:b/>
          <w:sz w:val="26"/>
          <w:szCs w:val="32"/>
          <w:lang w:val="en-US" w:bidi="en-US"/>
        </w:rPr>
      </w:pPr>
      <w:r>
        <w:rPr>
          <w:rFonts w:ascii="Times New Roman" w:eastAsiaTheme="majorEastAsia" w:hAnsi="Times New Roman" w:cs="Times New Roman"/>
          <w:b/>
          <w:sz w:val="26"/>
          <w:szCs w:val="32"/>
        </w:rPr>
        <w:br w:type="page"/>
      </w:r>
    </w:p>
    <w:p w14:paraId="278DE83A" w14:textId="77777777" w:rsidR="0078751A" w:rsidRPr="00DB6403" w:rsidRDefault="0078751A" w:rsidP="00BA61D9">
      <w:pPr>
        <w:pStyle w:val="BodyText"/>
        <w:spacing w:line="360" w:lineRule="auto"/>
        <w:rPr>
          <w:rFonts w:ascii="Times New Roman" w:eastAsiaTheme="majorEastAsia" w:hAnsi="Times New Roman" w:cs="Times New Roman"/>
          <w:b/>
          <w:sz w:val="26"/>
          <w:szCs w:val="32"/>
        </w:rPr>
      </w:pPr>
    </w:p>
    <w:p w14:paraId="77FBC587" w14:textId="544AB340" w:rsidR="00790067" w:rsidRPr="00DB6403" w:rsidRDefault="00FB32FF" w:rsidP="004F1E23">
      <w:pPr>
        <w:pStyle w:val="Heading1"/>
        <w:spacing w:line="600" w:lineRule="auto"/>
        <w:rPr>
          <w:rFonts w:ascii="Times New Roman" w:hAnsi="Times New Roman" w:cs="Times New Roman"/>
        </w:rPr>
      </w:pPr>
      <w:bookmarkStart w:id="75" w:name="_Toc133985377"/>
      <w:r w:rsidRPr="00DB6403">
        <w:rPr>
          <w:rFonts w:ascii="Times New Roman" w:hAnsi="Times New Roman" w:cs="Times New Roman"/>
        </w:rPr>
        <w:t>BAB II</w:t>
      </w:r>
      <w:r w:rsidR="005937F7" w:rsidRPr="00DB6403">
        <w:rPr>
          <w:rFonts w:ascii="Times New Roman" w:hAnsi="Times New Roman" w:cs="Times New Roman"/>
        </w:rPr>
        <w:t>I</w:t>
      </w:r>
      <w:r w:rsidR="00BF4429" w:rsidRPr="00DB6403">
        <w:rPr>
          <w:rFonts w:ascii="Times New Roman" w:hAnsi="Times New Roman" w:cs="Times New Roman"/>
        </w:rPr>
        <w:t>.</w:t>
      </w:r>
      <w:r w:rsidRPr="00DB6403">
        <w:rPr>
          <w:rFonts w:ascii="Times New Roman" w:hAnsi="Times New Roman" w:cs="Times New Roman"/>
        </w:rPr>
        <w:t xml:space="preserve"> </w:t>
      </w:r>
      <w:bookmarkEnd w:id="73"/>
      <w:bookmarkEnd w:id="75"/>
      <w:r w:rsidR="004F1E23" w:rsidRPr="00DB6403">
        <w:rPr>
          <w:rFonts w:ascii="Times New Roman" w:hAnsi="Times New Roman" w:cs="Times New Roman"/>
        </w:rPr>
        <w:t>METODE PENELITIAN</w:t>
      </w:r>
    </w:p>
    <w:p w14:paraId="25120D5F" w14:textId="77777777" w:rsidR="004F1E23" w:rsidRPr="00DB6403" w:rsidRDefault="004F1E23" w:rsidP="004F1E23">
      <w:pPr>
        <w:pStyle w:val="ListParagraph"/>
        <w:keepNext/>
        <w:keepLines/>
        <w:numPr>
          <w:ilvl w:val="0"/>
          <w:numId w:val="2"/>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6" w:name="_Toc133985378"/>
    </w:p>
    <w:p w14:paraId="26E0B860" w14:textId="77777777" w:rsidR="004F1E23" w:rsidRPr="00DB6403" w:rsidRDefault="004F1E23" w:rsidP="004F1E23">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bookmarkStart w:id="77" w:name="_Toc133985379"/>
      <w:bookmarkEnd w:id="76"/>
    </w:p>
    <w:p w14:paraId="3437EDEC" w14:textId="77777777" w:rsidR="004F1E23" w:rsidRPr="00DB6403" w:rsidRDefault="004F1E23" w:rsidP="004F1E23">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4C7E8C0A" w14:textId="160E0DE6" w:rsidR="004F1E23" w:rsidRPr="00DB6403" w:rsidRDefault="004F1E23" w:rsidP="004F1E23">
      <w:pPr>
        <w:pStyle w:val="Heading2"/>
        <w:numPr>
          <w:ilvl w:val="1"/>
          <w:numId w:val="9"/>
        </w:numPr>
        <w:tabs>
          <w:tab w:val="left" w:pos="1560"/>
        </w:tabs>
        <w:spacing w:before="240" w:line="480" w:lineRule="auto"/>
        <w:ind w:left="567" w:hanging="567"/>
        <w:rPr>
          <w:rFonts w:ascii="Times New Roman" w:hAnsi="Times New Roman" w:cs="Times New Roman"/>
        </w:rPr>
      </w:pPr>
      <w:r w:rsidRPr="00DB6403">
        <w:rPr>
          <w:rFonts w:ascii="Times New Roman" w:hAnsi="Times New Roman" w:cs="Times New Roman"/>
        </w:rPr>
        <w:t>Bentuk Penelitian</w:t>
      </w:r>
    </w:p>
    <w:p w14:paraId="2DCF2776" w14:textId="7069DDDE" w:rsidR="004F1E23" w:rsidRPr="00DB6403" w:rsidRDefault="004F1E23" w:rsidP="004F1E23">
      <w:pPr>
        <w:pStyle w:val="BodyText"/>
        <w:spacing w:line="360" w:lineRule="auto"/>
        <w:rPr>
          <w:rFonts w:ascii="Times New Roman" w:hAnsi="Times New Roman" w:cs="Times New Roman"/>
        </w:rPr>
      </w:pPr>
      <w:r w:rsidRPr="00DB6403">
        <w:rPr>
          <w:rFonts w:ascii="Times New Roman" w:hAnsi="Times New Roman" w:cs="Times New Roman"/>
        </w:rPr>
        <w:t>Bentuk penelitian ini merupakan penelitian kuantitatif. Disebut penelitian kuantitatif dikarenakan penelitian ini menggunakan data numerik atau data yang dapat dihitung seperti data persentase dan data statistik. Berdasarkan penggunaan data, bentuk dari penelitian ini menggunakan analisis yang melibatkan teknik statistika dan matematika. (Mishra and Alok, 2011)</w:t>
      </w:r>
    </w:p>
    <w:bookmarkEnd w:id="77"/>
    <w:p w14:paraId="59F9720F" w14:textId="081D6583" w:rsidR="004F1E23" w:rsidRPr="00DB6403" w:rsidRDefault="004F1E23" w:rsidP="004F1E23">
      <w:pPr>
        <w:pStyle w:val="Heading2"/>
        <w:numPr>
          <w:ilvl w:val="1"/>
          <w:numId w:val="9"/>
        </w:numPr>
        <w:tabs>
          <w:tab w:val="left" w:pos="709"/>
        </w:tabs>
        <w:spacing w:before="240" w:line="480" w:lineRule="auto"/>
        <w:ind w:left="567" w:hanging="567"/>
        <w:rPr>
          <w:rFonts w:ascii="Times New Roman" w:hAnsi="Times New Roman" w:cs="Times New Roman"/>
        </w:rPr>
      </w:pPr>
      <w:r w:rsidRPr="00DB6403">
        <w:rPr>
          <w:rFonts w:ascii="Times New Roman" w:hAnsi="Times New Roman" w:cs="Times New Roman"/>
        </w:rPr>
        <w:t>Pengumpulan Data</w:t>
      </w:r>
    </w:p>
    <w:p w14:paraId="02959DD2" w14:textId="246BA279" w:rsidR="00584085" w:rsidRPr="00DB6403" w:rsidRDefault="004F1E23" w:rsidP="004F4E42">
      <w:pPr>
        <w:pStyle w:val="BodyText"/>
        <w:spacing w:line="360" w:lineRule="auto"/>
        <w:rPr>
          <w:rFonts w:ascii="Times New Roman" w:hAnsi="Times New Roman" w:cs="Times New Roman"/>
        </w:rPr>
      </w:pPr>
      <w:r w:rsidRPr="00DB6403">
        <w:rPr>
          <w:rFonts w:ascii="Times New Roman" w:hAnsi="Times New Roman" w:cs="Times New Roman"/>
        </w:rPr>
        <w:t>Kumpulan data yang digunakan dalam penelitian ini diperoleh dari perusahaan industri minyak dan gas Petronas.</w:t>
      </w:r>
    </w:p>
    <w:p w14:paraId="3FC553B1" w14:textId="643B33F3" w:rsidR="004F1E23" w:rsidRPr="00DB6403" w:rsidRDefault="004F1E23" w:rsidP="004F1E23">
      <w:pPr>
        <w:pStyle w:val="Heading2"/>
        <w:numPr>
          <w:ilvl w:val="1"/>
          <w:numId w:val="9"/>
        </w:numPr>
        <w:tabs>
          <w:tab w:val="left" w:pos="709"/>
        </w:tabs>
        <w:spacing w:before="240" w:line="480" w:lineRule="auto"/>
        <w:ind w:left="567" w:hanging="567"/>
        <w:rPr>
          <w:rFonts w:ascii="Times New Roman" w:hAnsi="Times New Roman" w:cs="Times New Roman"/>
        </w:rPr>
      </w:pPr>
      <w:r w:rsidRPr="00DB6403">
        <w:rPr>
          <w:rFonts w:ascii="Times New Roman" w:hAnsi="Times New Roman" w:cs="Times New Roman"/>
        </w:rPr>
        <w:t>Tahapan Penelitian</w:t>
      </w:r>
    </w:p>
    <w:p w14:paraId="73143D48" w14:textId="458611C3" w:rsidR="004F1E23" w:rsidRPr="00DB6403" w:rsidRDefault="004F1E23" w:rsidP="004F1E23">
      <w:pPr>
        <w:pStyle w:val="BodyText"/>
        <w:spacing w:line="360" w:lineRule="auto"/>
        <w:rPr>
          <w:rFonts w:ascii="Times New Roman" w:hAnsi="Times New Roman" w:cs="Times New Roman"/>
        </w:rPr>
      </w:pPr>
      <w:r w:rsidRPr="00DB6403">
        <w:rPr>
          <w:rFonts w:ascii="Times New Roman" w:hAnsi="Times New Roman" w:cs="Times New Roman"/>
        </w:rPr>
        <w:t>Berikut tahapan penelitian yang dilakukan pada penelitian ini:</w:t>
      </w:r>
    </w:p>
    <w:p w14:paraId="67056A4F"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bookmarkStart w:id="78" w:name="_Toc122850415"/>
      <w:bookmarkStart w:id="79" w:name="_Toc122850633"/>
      <w:bookmarkStart w:id="80" w:name="_Toc122850719"/>
      <w:bookmarkStart w:id="81" w:name="_Toc129564636"/>
      <w:bookmarkStart w:id="82" w:name="_Toc133983039"/>
      <w:bookmarkStart w:id="83" w:name="_Toc133985347"/>
      <w:bookmarkStart w:id="84" w:name="_Toc133985381"/>
      <w:bookmarkStart w:id="85" w:name="_Toc133985386"/>
      <w:bookmarkEnd w:id="78"/>
      <w:bookmarkEnd w:id="79"/>
      <w:bookmarkEnd w:id="80"/>
      <w:bookmarkEnd w:id="81"/>
      <w:bookmarkEnd w:id="82"/>
      <w:bookmarkEnd w:id="83"/>
      <w:bookmarkEnd w:id="84"/>
    </w:p>
    <w:p w14:paraId="1839CD19"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06919550"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6D03DBBB"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64797E22"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35F1334E"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bookmarkEnd w:id="85"/>
    <w:p w14:paraId="7C53E827" w14:textId="1CFBB938" w:rsidR="00DB6403" w:rsidRPr="00DB6403" w:rsidRDefault="004F1E23" w:rsidP="00DB6403">
      <w:pPr>
        <w:pStyle w:val="Heading3"/>
        <w:numPr>
          <w:ilvl w:val="2"/>
          <w:numId w:val="7"/>
        </w:numPr>
        <w:spacing w:line="480" w:lineRule="auto"/>
        <w:ind w:left="567" w:hanging="578"/>
        <w:rPr>
          <w:rFonts w:ascii="Times New Roman" w:hAnsi="Times New Roman" w:cs="Times New Roman"/>
          <w:bCs/>
        </w:rPr>
      </w:pPr>
      <w:r w:rsidRPr="00DB6403">
        <w:rPr>
          <w:rFonts w:ascii="Times New Roman" w:hAnsi="Times New Roman" w:cs="Times New Roman"/>
          <w:bCs/>
        </w:rPr>
        <w:t>Identifikasi Masalah</w:t>
      </w:r>
      <w:bookmarkStart w:id="86" w:name="_Hlk136887834"/>
    </w:p>
    <w:p w14:paraId="07CEA418" w14:textId="6BFBCB94" w:rsidR="000F09A5" w:rsidRPr="00DB6403" w:rsidRDefault="00DB6403" w:rsidP="00DB6403">
      <w:pPr>
        <w:pStyle w:val="BodyText"/>
        <w:spacing w:line="360" w:lineRule="auto"/>
        <w:rPr>
          <w:rFonts w:ascii="Times New Roman" w:hAnsi="Times New Roman" w:cs="Times New Roman"/>
        </w:rPr>
      </w:pPr>
      <w:r w:rsidRPr="00DB6403">
        <w:rPr>
          <w:rFonts w:ascii="Times New Roman" w:hAnsi="Times New Roman" w:cs="Times New Roman"/>
        </w:rPr>
        <w:t>Asset Integrity</w:t>
      </w:r>
      <w:r w:rsidRPr="00DB6403">
        <w:rPr>
          <w:rFonts w:ascii="Times New Roman" w:hAnsi="Times New Roman" w:cs="Times New Roman"/>
        </w:rPr>
        <w:t xml:space="preserve"> mengacu pada kondisi dan keandalan suatu aset. Keberlanjutan operasional dan keamanan personel sangat bergantung pada integritas yang dipertahankan oleh aset-aset tersebut. Namun, terdapat beberapa masalah yang perlu diidentifikasi terkait integritas aset ini. Pertama, kerusakan atau kegagalan aset dapat mengakibatkan konsekuensi yang serius seperti kecelakaan, gangguan operasional, penurunan produksi, dan dampak lingkungan yang merugikan. Terutama dalam industri minyak dan gas, di mana aset sering beroperasi dalam kondisi ekstrem</w:t>
      </w:r>
      <w:bookmarkEnd w:id="86"/>
      <w:r w:rsidRPr="00DB6403">
        <w:rPr>
          <w:rFonts w:ascii="Times New Roman" w:hAnsi="Times New Roman" w:cs="Times New Roman"/>
        </w:rPr>
        <w:t>, seperti tekanan tinggi, suhu ekstrim, dan lingkungan korosif, risiko kerusakan seperti korosi, kelelahan material, retak, dan penurunan kinerja aset semakin meningkat seiring waktu.</w:t>
      </w:r>
      <w:r w:rsidRPr="00DB6403">
        <w:rPr>
          <w:rFonts w:ascii="Times New Roman" w:hAnsi="Times New Roman" w:cs="Times New Roman"/>
        </w:rPr>
        <w:t xml:space="preserve"> </w:t>
      </w:r>
      <w:r w:rsidR="00B31868" w:rsidRPr="00DB6403">
        <w:rPr>
          <w:rFonts w:ascii="Times New Roman" w:hAnsi="Times New Roman" w:cs="Times New Roman"/>
        </w:rPr>
        <w:t xml:space="preserve"> </w:t>
      </w:r>
    </w:p>
    <w:p w14:paraId="15B5BC6C" w14:textId="6E65F742" w:rsidR="00DB6403" w:rsidRPr="00DB6403" w:rsidRDefault="00DB6403" w:rsidP="00DB6403">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Persiapan Data</w:t>
      </w:r>
    </w:p>
    <w:p w14:paraId="614C22E3" w14:textId="08F087F7" w:rsidR="00DB6403" w:rsidRPr="00DB6403" w:rsidRDefault="00DB6403" w:rsidP="00691718">
      <w:pPr>
        <w:pStyle w:val="BodyText"/>
        <w:spacing w:line="360" w:lineRule="auto"/>
        <w:rPr>
          <w:rFonts w:ascii="Times New Roman" w:hAnsi="Times New Roman" w:cs="Times New Roman"/>
        </w:rPr>
      </w:pPr>
      <w:r>
        <w:rPr>
          <w:rFonts w:ascii="Times New Roman" w:hAnsi="Times New Roman" w:cs="Times New Roman"/>
        </w:rPr>
        <w:t xml:space="preserve">Pada saat persiapan data terdapat beberapa hal yang penting untuk dilakukan seperti pembersihan data, integrasi atau penggabungan data, transformasi data. </w:t>
      </w:r>
      <w:r w:rsidRPr="00DB6403">
        <w:rPr>
          <w:rFonts w:ascii="Times New Roman" w:hAnsi="Times New Roman" w:cs="Times New Roman"/>
        </w:rPr>
        <w:t>Pada tahap pembersihan data, dilakukan identifikasi dan penanganan nilai yang hilang, duplikat, atau outlier dalam data. Duplikat dapat dihapus atau diabaikan, dan outlier dapat diidentifikasi dan diperlakukan sesuai kebijakan analisis yang ditetapkan.</w:t>
      </w:r>
      <w:r>
        <w:rPr>
          <w:rFonts w:ascii="Times New Roman" w:hAnsi="Times New Roman" w:cs="Times New Roman"/>
        </w:rPr>
        <w:t xml:space="preserve"> </w:t>
      </w:r>
      <w:r w:rsidR="00691718" w:rsidRPr="00691718">
        <w:rPr>
          <w:rFonts w:ascii="Times New Roman" w:hAnsi="Times New Roman" w:cs="Times New Roman"/>
        </w:rPr>
        <w:t>Selanjutnya, integrasi data melibatkan penggabungan data dari berbagai sumber menjadi satu dataset yang konsisten.</w:t>
      </w:r>
      <w:r w:rsidRPr="00DB6403">
        <w:rPr>
          <w:rFonts w:ascii="Times New Roman" w:hAnsi="Times New Roman" w:cs="Times New Roman"/>
        </w:rPr>
        <w:t xml:space="preserve"> </w:t>
      </w:r>
      <w:r w:rsidR="00691718" w:rsidRPr="00691718">
        <w:rPr>
          <w:rFonts w:ascii="Times New Roman" w:hAnsi="Times New Roman" w:cs="Times New Roman"/>
        </w:rPr>
        <w:lastRenderedPageBreak/>
        <w:t xml:space="preserve">Hal ini melibatkan </w:t>
      </w:r>
      <w:proofErr w:type="spellStart"/>
      <w:r w:rsidR="00691718" w:rsidRPr="00691718">
        <w:rPr>
          <w:rFonts w:ascii="Times New Roman" w:hAnsi="Times New Roman" w:cs="Times New Roman"/>
        </w:rPr>
        <w:t>pemadanan</w:t>
      </w:r>
      <w:proofErr w:type="spellEnd"/>
      <w:r w:rsidR="00691718" w:rsidRPr="00691718">
        <w:rPr>
          <w:rFonts w:ascii="Times New Roman" w:hAnsi="Times New Roman" w:cs="Times New Roman"/>
        </w:rPr>
        <w:t xml:space="preserve"> skema, penanganan konflik data, atau penggabungan data berdasarkan atribut yang relevan.</w:t>
      </w:r>
      <w:r w:rsidR="00691718" w:rsidRPr="00691718">
        <w:t xml:space="preserve"> </w:t>
      </w:r>
      <w:r w:rsidR="00691718" w:rsidRPr="00691718">
        <w:rPr>
          <w:rFonts w:ascii="Times New Roman" w:hAnsi="Times New Roman" w:cs="Times New Roman"/>
        </w:rPr>
        <w:t>Setelah itu, transformasi data dilakukan untuk mengubah atau mengubah format data agar sesuai dengan kebutuhan analisis.</w:t>
      </w:r>
      <w:r w:rsidRPr="00DB6403">
        <w:rPr>
          <w:rFonts w:ascii="Times New Roman" w:hAnsi="Times New Roman" w:cs="Times New Roman"/>
        </w:rPr>
        <w:t xml:space="preserve"> </w:t>
      </w:r>
    </w:p>
    <w:p w14:paraId="56AF96CB" w14:textId="77777777"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Pembuatan Asumsi</w:t>
      </w:r>
    </w:p>
    <w:p w14:paraId="2938CF5A" w14:textId="77777777" w:rsidR="00A453DB" w:rsidRDefault="00A453DB" w:rsidP="00A453DB">
      <w:pPr>
        <w:pStyle w:val="BodyText"/>
        <w:spacing w:line="360" w:lineRule="auto"/>
        <w:rPr>
          <w:rFonts w:ascii="Times New Roman" w:hAnsi="Times New Roman" w:cs="Times New Roman"/>
        </w:rPr>
      </w:pPr>
      <w:r>
        <w:rPr>
          <w:rFonts w:ascii="Times New Roman" w:hAnsi="Times New Roman" w:cs="Times New Roman"/>
        </w:rPr>
        <w:t>Beberapa asumsi yang digunakan pada penelitian ini adalah:</w:t>
      </w:r>
    </w:p>
    <w:p w14:paraId="5DA141F5" w14:textId="31B23D0E" w:rsidR="00691718" w:rsidRDefault="00691718" w:rsidP="00A453DB">
      <w:pPr>
        <w:pStyle w:val="BodyText"/>
        <w:numPr>
          <w:ilvl w:val="0"/>
          <w:numId w:val="15"/>
        </w:numPr>
        <w:spacing w:after="0" w:line="360" w:lineRule="auto"/>
        <w:ind w:left="567" w:hanging="426"/>
        <w:rPr>
          <w:rFonts w:ascii="Times New Roman" w:hAnsi="Times New Roman" w:cs="Times New Roman"/>
        </w:rPr>
      </w:pPr>
      <w:r>
        <w:rPr>
          <w:rFonts w:ascii="Times New Roman" w:hAnsi="Times New Roman" w:cs="Times New Roman"/>
        </w:rPr>
        <w:t>Memiliki ketergantungan terhadap waktu,</w:t>
      </w:r>
      <w:r w:rsidRPr="00691718">
        <w:rPr>
          <w:rFonts w:ascii="Times New Roman" w:hAnsi="Times New Roman" w:cs="Times New Roman"/>
        </w:rPr>
        <w:t xml:space="preserve"> nilai suhu pada waktu tertentu hanya dipengaruhi oleh nilai-nilai sebelumnya dalam seri waktu tersebut, dan tidak dipengaruhi oleh faktor eksternal atau variabel lain di luar waktu itu sendiri.</w:t>
      </w:r>
      <w:r w:rsidRPr="00DB6403">
        <w:rPr>
          <w:rFonts w:ascii="Times New Roman" w:hAnsi="Times New Roman" w:cs="Times New Roman"/>
        </w:rPr>
        <w:t xml:space="preserve"> </w:t>
      </w:r>
    </w:p>
    <w:p w14:paraId="5AFF6F16" w14:textId="66284A56" w:rsidR="00691718" w:rsidRDefault="00691718" w:rsidP="00A453DB">
      <w:pPr>
        <w:pStyle w:val="BodyText"/>
        <w:numPr>
          <w:ilvl w:val="0"/>
          <w:numId w:val="15"/>
        </w:numPr>
        <w:spacing w:after="0" w:line="360" w:lineRule="auto"/>
        <w:ind w:left="567" w:hanging="426"/>
        <w:rPr>
          <w:rFonts w:ascii="Times New Roman" w:hAnsi="Times New Roman" w:cs="Times New Roman"/>
        </w:rPr>
      </w:pPr>
      <w:r>
        <w:rPr>
          <w:rFonts w:ascii="Times New Roman" w:hAnsi="Times New Roman" w:cs="Times New Roman"/>
        </w:rPr>
        <w:t>Asumsi data yang digunakan</w:t>
      </w:r>
      <w:r w:rsidRPr="00691718">
        <w:rPr>
          <w:rFonts w:ascii="Times New Roman" w:hAnsi="Times New Roman" w:cs="Times New Roman"/>
        </w:rPr>
        <w:t xml:space="preserve"> </w:t>
      </w:r>
      <w:r>
        <w:rPr>
          <w:rFonts w:ascii="Times New Roman" w:hAnsi="Times New Roman" w:cs="Times New Roman"/>
        </w:rPr>
        <w:t>memiliki</w:t>
      </w:r>
      <w:r w:rsidRPr="00691718">
        <w:rPr>
          <w:rFonts w:ascii="Times New Roman" w:hAnsi="Times New Roman" w:cs="Times New Roman"/>
        </w:rPr>
        <w:t xml:space="preserve"> rata-rata, varians, dan </w:t>
      </w:r>
      <w:proofErr w:type="spellStart"/>
      <w:r w:rsidRPr="00691718">
        <w:rPr>
          <w:rFonts w:ascii="Times New Roman" w:hAnsi="Times New Roman" w:cs="Times New Roman"/>
        </w:rPr>
        <w:t>kovarians</w:t>
      </w:r>
      <w:proofErr w:type="spellEnd"/>
      <w:r w:rsidRPr="00691718">
        <w:rPr>
          <w:rFonts w:ascii="Times New Roman" w:hAnsi="Times New Roman" w:cs="Times New Roman"/>
        </w:rPr>
        <w:t xml:space="preserve"> suhu tetap konstan seiring waktu. Dalam konteks suhu </w:t>
      </w:r>
      <w:r w:rsidR="00A453DB">
        <w:rPr>
          <w:rFonts w:ascii="Times New Roman" w:hAnsi="Times New Roman" w:cs="Times New Roman"/>
        </w:rPr>
        <w:t>aset</w:t>
      </w:r>
      <w:r w:rsidRPr="00691718">
        <w:rPr>
          <w:rFonts w:ascii="Times New Roman" w:hAnsi="Times New Roman" w:cs="Times New Roman"/>
        </w:rPr>
        <w:t xml:space="preserve">, ini berarti bahwa suhu </w:t>
      </w:r>
      <w:r w:rsidR="00A453DB">
        <w:rPr>
          <w:rFonts w:ascii="Times New Roman" w:hAnsi="Times New Roman" w:cs="Times New Roman"/>
        </w:rPr>
        <w:t>aset</w:t>
      </w:r>
      <w:r w:rsidRPr="00691718">
        <w:rPr>
          <w:rFonts w:ascii="Times New Roman" w:hAnsi="Times New Roman" w:cs="Times New Roman"/>
        </w:rPr>
        <w:t xml:space="preserve"> secara keseluruhan tidak mengalami perubahan sistematis dalam jangka waktu tertentu.</w:t>
      </w:r>
    </w:p>
    <w:p w14:paraId="1F9B0598" w14:textId="41EAEFC0" w:rsidR="00691718" w:rsidRPr="00A453DB" w:rsidRDefault="00691718" w:rsidP="00A453DB">
      <w:pPr>
        <w:pStyle w:val="BodyText"/>
        <w:numPr>
          <w:ilvl w:val="0"/>
          <w:numId w:val="15"/>
        </w:numPr>
        <w:spacing w:line="360" w:lineRule="auto"/>
        <w:ind w:left="567" w:hanging="426"/>
        <w:rPr>
          <w:rFonts w:ascii="Times New Roman" w:hAnsi="Times New Roman" w:cs="Times New Roman"/>
        </w:rPr>
      </w:pPr>
      <w:r w:rsidRPr="00691718">
        <w:rPr>
          <w:rFonts w:ascii="Times New Roman" w:hAnsi="Times New Roman" w:cs="Times New Roman"/>
        </w:rPr>
        <w:t>Tidak ada pola musiman</w:t>
      </w:r>
      <w:r>
        <w:rPr>
          <w:rFonts w:ascii="Times New Roman" w:hAnsi="Times New Roman" w:cs="Times New Roman"/>
        </w:rPr>
        <w:t>,</w:t>
      </w:r>
      <w:r w:rsidRPr="00691718">
        <w:rPr>
          <w:rFonts w:ascii="Times New Roman" w:hAnsi="Times New Roman" w:cs="Times New Roman"/>
        </w:rPr>
        <w:t xml:space="preserve"> tidak ada pola yang terlihat dalam </w:t>
      </w:r>
      <w:r w:rsidR="00A453DB">
        <w:rPr>
          <w:rFonts w:ascii="Times New Roman" w:hAnsi="Times New Roman" w:cs="Times New Roman"/>
        </w:rPr>
        <w:t>data</w:t>
      </w:r>
      <w:r w:rsidRPr="00691718">
        <w:rPr>
          <w:rFonts w:ascii="Times New Roman" w:hAnsi="Times New Roman" w:cs="Times New Roman"/>
        </w:rPr>
        <w:t xml:space="preserve">. Dalam konteks suhu </w:t>
      </w:r>
      <w:r w:rsidR="00A453DB">
        <w:rPr>
          <w:rFonts w:ascii="Times New Roman" w:hAnsi="Times New Roman" w:cs="Times New Roman"/>
        </w:rPr>
        <w:t>aset</w:t>
      </w:r>
      <w:r w:rsidRPr="00691718">
        <w:rPr>
          <w:rFonts w:ascii="Times New Roman" w:hAnsi="Times New Roman" w:cs="Times New Roman"/>
        </w:rPr>
        <w:t xml:space="preserve">, ini berarti bahwa tidak ada fluktuasi periodik yang teratur dalam suhu </w:t>
      </w:r>
      <w:r w:rsidR="00A453DB">
        <w:rPr>
          <w:rFonts w:ascii="Times New Roman" w:hAnsi="Times New Roman" w:cs="Times New Roman"/>
        </w:rPr>
        <w:t>aset</w:t>
      </w:r>
      <w:r w:rsidRPr="00691718">
        <w:rPr>
          <w:rFonts w:ascii="Times New Roman" w:hAnsi="Times New Roman" w:cs="Times New Roman"/>
        </w:rPr>
        <w:t xml:space="preserve"> terkait dengan musim, waktu harian, atau interval waktu lainnya.</w:t>
      </w:r>
      <w:r w:rsidR="00A453DB">
        <w:rPr>
          <w:rFonts w:ascii="Times New Roman" w:hAnsi="Times New Roman" w:cs="Times New Roman"/>
        </w:rPr>
        <w:t>\</w:t>
      </w:r>
    </w:p>
    <w:p w14:paraId="3D503B07" w14:textId="33BFD809"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 xml:space="preserve">Pembuatan </w:t>
      </w:r>
      <w:r>
        <w:rPr>
          <w:rFonts w:ascii="Times New Roman" w:hAnsi="Times New Roman" w:cs="Times New Roman"/>
          <w:bCs/>
        </w:rPr>
        <w:t>Model</w:t>
      </w:r>
      <w:r w:rsidR="00ED3100">
        <w:rPr>
          <w:rFonts w:ascii="Times New Roman" w:hAnsi="Times New Roman" w:cs="Times New Roman"/>
          <w:bCs/>
        </w:rPr>
        <w:t xml:space="preserve"> dan Latihan</w:t>
      </w:r>
    </w:p>
    <w:p w14:paraId="49F54845" w14:textId="36EBDECF" w:rsidR="00A453DB" w:rsidRDefault="00A453DB" w:rsidP="00A453DB">
      <w:pPr>
        <w:pStyle w:val="BodyText"/>
        <w:spacing w:line="360" w:lineRule="auto"/>
        <w:rPr>
          <w:rFonts w:ascii="Times New Roman" w:hAnsi="Times New Roman" w:cs="Times New Roman"/>
        </w:rPr>
      </w:pPr>
      <w:r>
        <w:rPr>
          <w:rFonts w:ascii="Times New Roman" w:hAnsi="Times New Roman" w:cs="Times New Roman"/>
        </w:rPr>
        <w:t>Setelah mempelajari data yang dimiliki dan melakukan asumsi terhadap data dengan mempertimbangkan batasan pembuatan model, maka langkah berikutnya adalah membangun model LSTM dan RNNs secara hybrid (gabungan) sesuai pedoman literatur dan penelitian sebelumnya.</w:t>
      </w:r>
      <w:r w:rsidR="00ED3100">
        <w:rPr>
          <w:rFonts w:ascii="Times New Roman" w:hAnsi="Times New Roman" w:cs="Times New Roman"/>
        </w:rPr>
        <w:t xml:space="preserve"> Kemudian, model akan dilatih dengan data yang sudah disiapkan sehingga mampu melakukan prediksi pada </w:t>
      </w:r>
    </w:p>
    <w:p w14:paraId="4AAD39ED" w14:textId="5D1B92B5"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Evaluasi</w:t>
      </w:r>
      <w:r>
        <w:rPr>
          <w:rFonts w:ascii="Times New Roman" w:hAnsi="Times New Roman" w:cs="Times New Roman"/>
          <w:bCs/>
        </w:rPr>
        <w:t xml:space="preserve"> </w:t>
      </w:r>
      <w:r>
        <w:rPr>
          <w:rFonts w:ascii="Times New Roman" w:hAnsi="Times New Roman" w:cs="Times New Roman"/>
          <w:bCs/>
        </w:rPr>
        <w:t>Model</w:t>
      </w:r>
    </w:p>
    <w:p w14:paraId="62F7A557" w14:textId="77777777" w:rsidR="006943D0" w:rsidRDefault="00ED3100" w:rsidP="00ED3100">
      <w:pPr>
        <w:pStyle w:val="BodyText"/>
        <w:spacing w:line="360" w:lineRule="auto"/>
        <w:rPr>
          <w:rFonts w:ascii="Times New Roman" w:hAnsi="Times New Roman" w:cs="Times New Roman"/>
        </w:rPr>
      </w:pPr>
      <w:r w:rsidRPr="00ED3100">
        <w:rPr>
          <w:rFonts w:ascii="Times New Roman" w:hAnsi="Times New Roman" w:cs="Times New Roman"/>
        </w:rPr>
        <w:t>Setelah memperoleh model prediksi,</w:t>
      </w:r>
      <w:r>
        <w:rPr>
          <w:rFonts w:ascii="Times New Roman" w:hAnsi="Times New Roman" w:cs="Times New Roman"/>
        </w:rPr>
        <w:t xml:space="preserve"> penting untung melakukan evaluasi.</w:t>
      </w:r>
      <w:r w:rsidRPr="00ED3100">
        <w:rPr>
          <w:rFonts w:ascii="Times New Roman" w:hAnsi="Times New Roman" w:cs="Times New Roman"/>
        </w:rPr>
        <w:t xml:space="preserve"> </w:t>
      </w:r>
      <w:r>
        <w:rPr>
          <w:rFonts w:ascii="Times New Roman" w:hAnsi="Times New Roman" w:cs="Times New Roman"/>
        </w:rPr>
        <w:t>E</w:t>
      </w:r>
      <w:r w:rsidRPr="00ED3100">
        <w:rPr>
          <w:rFonts w:ascii="Times New Roman" w:hAnsi="Times New Roman" w:cs="Times New Roman"/>
        </w:rPr>
        <w:t>valuasi model merupakan tahap penting untuk memahami kinerja dan kehandalan model tersebut</w:t>
      </w:r>
      <w:r>
        <w:rPr>
          <w:rFonts w:ascii="Times New Roman" w:hAnsi="Times New Roman" w:cs="Times New Roman"/>
        </w:rPr>
        <w:t xml:space="preserve">. Evaluasi akan dilakukan dengan menggunakan metrik evaluasi </w:t>
      </w:r>
      <w:r w:rsidRPr="00ED3100">
        <w:rPr>
          <w:rFonts w:ascii="Times New Roman" w:hAnsi="Times New Roman" w:cs="Times New Roman"/>
        </w:rPr>
        <w:t>untuk mengukur kinerja model prediksi.</w:t>
      </w:r>
      <w:r>
        <w:rPr>
          <w:rFonts w:ascii="Times New Roman" w:hAnsi="Times New Roman" w:cs="Times New Roman"/>
        </w:rPr>
        <w:t xml:space="preserve"> Kemudian membuat grafik pembelajaran untuk memperoleh kemudahan visualisasi pada hasil evaluasi.</w:t>
      </w:r>
      <w:r w:rsidRPr="00ED3100">
        <w:rPr>
          <w:rFonts w:ascii="Times New Roman" w:hAnsi="Times New Roman" w:cs="Times New Roman"/>
        </w:rPr>
        <w:t xml:space="preserve"> </w:t>
      </w:r>
      <w:r>
        <w:rPr>
          <w:rFonts w:ascii="Times New Roman" w:hAnsi="Times New Roman" w:cs="Times New Roman"/>
        </w:rPr>
        <w:t xml:space="preserve">   </w:t>
      </w:r>
    </w:p>
    <w:p w14:paraId="5C24281C" w14:textId="77777777" w:rsidR="006C271D" w:rsidRDefault="006C271D" w:rsidP="00ED3100">
      <w:pPr>
        <w:pStyle w:val="BodyText"/>
        <w:spacing w:line="360" w:lineRule="auto"/>
        <w:rPr>
          <w:rFonts w:ascii="Times New Roman" w:hAnsi="Times New Roman" w:cs="Times New Roman"/>
        </w:rPr>
      </w:pPr>
    </w:p>
    <w:p w14:paraId="056E9940" w14:textId="78D414D8" w:rsidR="006C271D" w:rsidRDefault="006C271D" w:rsidP="00ED3100">
      <w:pPr>
        <w:pStyle w:val="BodyText"/>
        <w:spacing w:line="360" w:lineRule="auto"/>
        <w:rPr>
          <w:rFonts w:ascii="Times New Roman" w:hAnsi="Times New Roman" w:cs="Times New Roman"/>
        </w:rPr>
      </w:pPr>
    </w:p>
    <w:p w14:paraId="7B30A630" w14:textId="77777777" w:rsidR="006C271D" w:rsidRDefault="006C271D">
      <w:pPr>
        <w:spacing w:after="160"/>
        <w:jc w:val="left"/>
        <w:rPr>
          <w:rFonts w:ascii="Times New Roman" w:eastAsia="Arial" w:hAnsi="Times New Roman" w:cs="Times New Roman"/>
          <w:lang w:val="en-US" w:bidi="en-US"/>
        </w:rPr>
      </w:pPr>
      <w:r>
        <w:rPr>
          <w:rFonts w:ascii="Times New Roman" w:hAnsi="Times New Roman" w:cs="Times New Roman"/>
        </w:rPr>
        <w:br w:type="page"/>
      </w:r>
    </w:p>
    <w:p w14:paraId="57E42344" w14:textId="56052A34" w:rsidR="006C271D" w:rsidRPr="00DB6403" w:rsidRDefault="006C271D" w:rsidP="006C271D">
      <w:pPr>
        <w:pStyle w:val="Heading1"/>
        <w:spacing w:line="600" w:lineRule="auto"/>
        <w:rPr>
          <w:rFonts w:ascii="Times New Roman" w:hAnsi="Times New Roman" w:cs="Times New Roman"/>
        </w:rPr>
      </w:pPr>
      <w:r w:rsidRPr="00DB6403">
        <w:rPr>
          <w:rFonts w:ascii="Times New Roman" w:hAnsi="Times New Roman" w:cs="Times New Roman"/>
        </w:rPr>
        <w:lastRenderedPageBreak/>
        <w:t>BAB I</w:t>
      </w:r>
      <w:r>
        <w:rPr>
          <w:rFonts w:ascii="Times New Roman" w:hAnsi="Times New Roman" w:cs="Times New Roman"/>
        </w:rPr>
        <w:t>V</w:t>
      </w:r>
      <w:r w:rsidRPr="00DB6403">
        <w:rPr>
          <w:rFonts w:ascii="Times New Roman" w:hAnsi="Times New Roman" w:cs="Times New Roman"/>
        </w:rPr>
        <w:t xml:space="preserve">. </w:t>
      </w:r>
      <w:r>
        <w:rPr>
          <w:rFonts w:ascii="Times New Roman" w:hAnsi="Times New Roman" w:cs="Times New Roman"/>
        </w:rPr>
        <w:t>HASIL DAN PEMBAHASAN</w:t>
      </w:r>
    </w:p>
    <w:p w14:paraId="6629BC85" w14:textId="77777777" w:rsidR="006C271D" w:rsidRPr="00DB6403" w:rsidRDefault="006C271D" w:rsidP="006C271D">
      <w:pPr>
        <w:pStyle w:val="ListParagraph"/>
        <w:keepNext/>
        <w:keepLines/>
        <w:numPr>
          <w:ilvl w:val="0"/>
          <w:numId w:val="2"/>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p>
    <w:p w14:paraId="6A322BD5" w14:textId="77777777" w:rsidR="006C271D" w:rsidRPr="00DB6403" w:rsidRDefault="006C271D" w:rsidP="006C271D">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21C86B57" w14:textId="77777777" w:rsidR="006C271D" w:rsidRPr="00DB6403" w:rsidRDefault="006C271D" w:rsidP="006C271D">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20CA9DBB" w14:textId="77777777" w:rsidR="006C271D" w:rsidRPr="00DB6403" w:rsidRDefault="006C271D" w:rsidP="006C271D">
      <w:pPr>
        <w:pStyle w:val="Heading2"/>
        <w:numPr>
          <w:ilvl w:val="1"/>
          <w:numId w:val="9"/>
        </w:numPr>
        <w:tabs>
          <w:tab w:val="left" w:pos="1560"/>
        </w:tabs>
        <w:spacing w:before="240" w:line="480" w:lineRule="auto"/>
        <w:ind w:left="567" w:hanging="567"/>
        <w:rPr>
          <w:rFonts w:ascii="Times New Roman" w:hAnsi="Times New Roman" w:cs="Times New Roman"/>
        </w:rPr>
      </w:pPr>
      <w:r w:rsidRPr="00DB6403">
        <w:rPr>
          <w:rFonts w:ascii="Times New Roman" w:hAnsi="Times New Roman" w:cs="Times New Roman"/>
        </w:rPr>
        <w:t>Bentuk Penelitian</w:t>
      </w:r>
    </w:p>
    <w:p w14:paraId="2DED048B" w14:textId="77777777" w:rsidR="006C271D" w:rsidRPr="00DB6403" w:rsidRDefault="006C271D" w:rsidP="00ED3100">
      <w:pPr>
        <w:pStyle w:val="BodyText"/>
        <w:spacing w:line="360" w:lineRule="auto"/>
        <w:rPr>
          <w:rFonts w:ascii="Times New Roman" w:hAnsi="Times New Roman" w:cs="Times New Roman"/>
        </w:rPr>
        <w:sectPr w:rsidR="006C271D" w:rsidRPr="00DB6403"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DB6403" w:rsidRDefault="00D7338F" w:rsidP="00E47360">
      <w:pPr>
        <w:pStyle w:val="Heading1"/>
        <w:spacing w:line="720" w:lineRule="auto"/>
        <w:rPr>
          <w:rFonts w:ascii="Times New Roman" w:hAnsi="Times New Roman" w:cs="Times New Roman"/>
        </w:rPr>
      </w:pPr>
      <w:bookmarkStart w:id="87" w:name="_Toc56373219"/>
      <w:bookmarkStart w:id="88" w:name="_Toc133985391"/>
      <w:r w:rsidRPr="00DB6403">
        <w:rPr>
          <w:rFonts w:ascii="Times New Roman" w:hAnsi="Times New Roman" w:cs="Times New Roman"/>
        </w:rPr>
        <w:lastRenderedPageBreak/>
        <w:t>DAFTAR PUSTAKA</w:t>
      </w:r>
      <w:bookmarkEnd w:id="87"/>
      <w:bookmarkEnd w:id="88"/>
      <w:r w:rsidRPr="00DB6403">
        <w:rPr>
          <w:rFonts w:ascii="Times New Roman" w:hAnsi="Times New Roman" w:cs="Times New Roman"/>
        </w:rPr>
        <w:t xml:space="preserve"> </w:t>
      </w:r>
    </w:p>
    <w:p w14:paraId="27C2EB98" w14:textId="747E8114" w:rsidR="006C271D" w:rsidRPr="006C271D" w:rsidRDefault="00D7338F" w:rsidP="006C271D">
      <w:pPr>
        <w:pStyle w:val="Bibliography"/>
        <w:spacing w:after="120" w:line="240" w:lineRule="auto"/>
        <w:ind w:left="709" w:hanging="709"/>
        <w:rPr>
          <w:rFonts w:ascii="Times New Roman" w:hAnsi="Times New Roman" w:cs="Times New Roman"/>
        </w:rPr>
      </w:pPr>
      <w:r w:rsidRPr="00DB6403">
        <w:rPr>
          <w:rFonts w:ascii="Times New Roman" w:hAnsi="Times New Roman" w:cs="Times New Roman"/>
          <w:lang w:val="en-US"/>
        </w:rPr>
        <w:fldChar w:fldCharType="begin"/>
      </w:r>
      <w:r w:rsidR="00B219EF" w:rsidRPr="00DB6403">
        <w:rPr>
          <w:rFonts w:ascii="Times New Roman" w:hAnsi="Times New Roman" w:cs="Times New Roman"/>
          <w:lang w:val="en-US"/>
        </w:rPr>
        <w:instrText xml:space="preserve"> ADDIN ZOTERO_BIBL {"uncited":[],"omitted":[],"custom":[]} CSL_BIBLIOGRAPHY </w:instrText>
      </w:r>
      <w:r w:rsidRPr="00DB6403">
        <w:rPr>
          <w:rFonts w:ascii="Times New Roman" w:hAnsi="Times New Roman" w:cs="Times New Roman"/>
          <w:lang w:val="en-US"/>
        </w:rPr>
        <w:fldChar w:fldCharType="separate"/>
      </w:r>
      <w:r w:rsidR="006C271D">
        <w:t>Gonzalez, J., &amp; Yu, W. (2018). Non-linear system modeling using LSTM neural networks. IFAC-</w:t>
      </w:r>
      <w:proofErr w:type="spellStart"/>
      <w:r w:rsidR="006C271D">
        <w:t>PapersOnLine</w:t>
      </w:r>
      <w:proofErr w:type="spellEnd"/>
      <w:r w:rsidR="006C271D">
        <w:t>, 51(13), 485-489.</w:t>
      </w:r>
    </w:p>
    <w:p w14:paraId="0C30BE7C" w14:textId="77777777" w:rsidR="006C271D" w:rsidRDefault="006C271D" w:rsidP="006C271D">
      <w:pPr>
        <w:pStyle w:val="Bibliography"/>
        <w:spacing w:after="120" w:line="240" w:lineRule="auto"/>
        <w:ind w:left="709" w:hanging="709"/>
      </w:pPr>
      <w:proofErr w:type="spellStart"/>
      <w:r>
        <w:t>Ningrum</w:t>
      </w:r>
      <w:proofErr w:type="spellEnd"/>
      <w:r>
        <w:t xml:space="preserve">, A. A., Syarif, I., Gunawan, A. I., </w:t>
      </w:r>
      <w:proofErr w:type="spellStart"/>
      <w:r>
        <w:t>Satriyanto</w:t>
      </w:r>
      <w:proofErr w:type="spellEnd"/>
      <w:r>
        <w:t xml:space="preserve">, E., &amp; </w:t>
      </w:r>
      <w:proofErr w:type="spellStart"/>
      <w:r>
        <w:t>Muchtar</w:t>
      </w:r>
      <w:proofErr w:type="spellEnd"/>
      <w:r>
        <w:t>, R. (2021). Algoritma Deep Learning-LSTM untuk Memprediksi Umur Transformator. Jurnal Teknologi Informasi dan Ilmu Komputer (JTIIK), 8(3).</w:t>
      </w:r>
    </w:p>
    <w:p w14:paraId="4BEAE220" w14:textId="77777777" w:rsidR="006C271D" w:rsidRDefault="006C271D" w:rsidP="006C271D">
      <w:pPr>
        <w:pStyle w:val="Bibliography"/>
        <w:spacing w:after="120" w:line="240" w:lineRule="auto"/>
        <w:ind w:left="709" w:hanging="709"/>
      </w:pPr>
      <w:r>
        <w:t>SAKINAH, N., TAHIR, M., BADRIYAH, T., AND SYARIF, I (2019). LSTM with Adam Optimization-Powered High Accuracy Preeclampsia Classification. IES 2019 - International Electronics Symposium: The Role of Techno-Intelligence in Creating an Open Energy System Towards Energy Democracy, Proceedings, 314–319. https://doi.org/10.1109/ELECSYM.2019.8901 536</w:t>
      </w:r>
    </w:p>
    <w:p w14:paraId="1AE1EF80" w14:textId="77777777" w:rsidR="006C271D" w:rsidRDefault="006C271D" w:rsidP="006C271D">
      <w:pPr>
        <w:pStyle w:val="Bibliography"/>
        <w:spacing w:after="120" w:line="240" w:lineRule="auto"/>
        <w:ind w:left="709" w:hanging="709"/>
      </w:pPr>
      <w:proofErr w:type="spellStart"/>
      <w:r>
        <w:t>Alghifari</w:t>
      </w:r>
      <w:proofErr w:type="spellEnd"/>
      <w:r>
        <w:t xml:space="preserve">, D. R., Edi, M., &amp; </w:t>
      </w:r>
      <w:proofErr w:type="spellStart"/>
      <w:r>
        <w:t>Firmansyah</w:t>
      </w:r>
      <w:proofErr w:type="spellEnd"/>
      <w:r>
        <w:t>, L. (2022). Implementasi Bidirectional LSTM untuk Analisis Sentimen Terhadap Layanan Grab Indonesia. Jurnal Manajemen Informatika (JAMIKA), 12(2), 89-99.</w:t>
      </w:r>
    </w:p>
    <w:p w14:paraId="2D3B1A0F" w14:textId="77777777" w:rsidR="006C271D" w:rsidRDefault="006C271D" w:rsidP="006C271D">
      <w:pPr>
        <w:pStyle w:val="Bibliography"/>
        <w:spacing w:after="120" w:line="240" w:lineRule="auto"/>
        <w:ind w:left="709" w:hanging="709"/>
      </w:pPr>
      <w:r>
        <w:t>Tian, C., Ma, J., Zhang, C., &amp; Zhan, P. (2018). A deep neural network model for short-term load forecast based on long short-term memory network and convolutional neural network. Energies, 11(12), 3493.</w:t>
      </w:r>
    </w:p>
    <w:p w14:paraId="6344C69F" w14:textId="77777777" w:rsidR="006C271D" w:rsidRDefault="006C271D" w:rsidP="006C271D">
      <w:pPr>
        <w:pStyle w:val="Bibliography"/>
        <w:spacing w:after="120" w:line="240" w:lineRule="auto"/>
        <w:ind w:left="709" w:hanging="709"/>
      </w:pPr>
      <w:r>
        <w:t xml:space="preserve">Mishra, D. S. B. and Alok, D. S. (2011). Handbook Of Research Methodology. </w:t>
      </w:r>
      <w:proofErr w:type="spellStart"/>
      <w:r>
        <w:t>Educreation</w:t>
      </w:r>
      <w:proofErr w:type="spellEnd"/>
      <w:r>
        <w:t xml:space="preserve"> </w:t>
      </w:r>
      <w:proofErr w:type="spellStart"/>
      <w:r>
        <w:t>Publishing.</w:t>
      </w:r>
      <w:proofErr w:type="spellEnd"/>
    </w:p>
    <w:p w14:paraId="23195BF7" w14:textId="77777777" w:rsidR="006C271D" w:rsidRDefault="006C271D" w:rsidP="006C271D">
      <w:pPr>
        <w:pStyle w:val="Bibliography"/>
        <w:spacing w:after="120" w:line="240" w:lineRule="auto"/>
        <w:ind w:left="709" w:hanging="709"/>
      </w:pPr>
      <w:r w:rsidRPr="006C271D">
        <w:t>Al-</w:t>
      </w:r>
      <w:proofErr w:type="spellStart"/>
      <w:r w:rsidRPr="006C271D">
        <w:t>Maythalony</w:t>
      </w:r>
      <w:proofErr w:type="spellEnd"/>
      <w:r w:rsidRPr="006C271D">
        <w:t>, B. A., et al. (2019). Predicting corrosion rate of oil and gas pipelines using machine learning algorithms. Journal of Petroleum Science and Engineering, 173, 502-512.</w:t>
      </w:r>
    </w:p>
    <w:p w14:paraId="36745224" w14:textId="77777777" w:rsidR="006C271D" w:rsidRDefault="006C271D" w:rsidP="006C271D">
      <w:pPr>
        <w:pStyle w:val="Bibliography"/>
        <w:spacing w:after="120" w:line="240" w:lineRule="auto"/>
        <w:ind w:left="709" w:hanging="709"/>
      </w:pPr>
      <w:r w:rsidRPr="006C271D">
        <w:t xml:space="preserve">Sun, J., et al. (2020). Remaining useful life prediction of bearings using an artificial neural </w:t>
      </w:r>
      <w:proofErr w:type="spellStart"/>
      <w:r w:rsidRPr="006C271D">
        <w:t>networkbased</w:t>
      </w:r>
      <w:proofErr w:type="spellEnd"/>
      <w:r w:rsidRPr="006C271D">
        <w:t xml:space="preserve"> hybrid approach. Journal of Mechanical Science and Technology, 34(3), 1257-1265</w:t>
      </w:r>
    </w:p>
    <w:p w14:paraId="57D0DEDE" w14:textId="77777777" w:rsidR="00E75FC0" w:rsidRDefault="006C271D" w:rsidP="00E75FC0">
      <w:pPr>
        <w:pStyle w:val="Bibliography"/>
        <w:spacing w:after="120" w:line="240" w:lineRule="auto"/>
        <w:ind w:left="709" w:hanging="709"/>
      </w:pPr>
      <w:r w:rsidRPr="006C271D">
        <w:t>Tang, Y., et al. (2019). Risk identification and quantitative evaluation method for asset integrity management of offshore platform equipment and facilities. Mathematical Problems in Engineering, 2019.</w:t>
      </w:r>
    </w:p>
    <w:p w14:paraId="35200C8A" w14:textId="77777777" w:rsidR="00BA61D9" w:rsidRDefault="00E75FC0" w:rsidP="00BA61D9">
      <w:pPr>
        <w:pStyle w:val="Bibliography"/>
        <w:spacing w:after="120" w:line="240" w:lineRule="auto"/>
        <w:ind w:left="709" w:hanging="709"/>
        <w:rPr>
          <w:rFonts w:ascii="Times New Roman" w:hAnsi="Times New Roman" w:cs="Times New Roman"/>
        </w:rPr>
      </w:pPr>
      <w:r w:rsidRPr="00E75FC0">
        <w:rPr>
          <w:rFonts w:ascii="Times New Roman" w:hAnsi="Times New Roman" w:cs="Times New Roman"/>
        </w:rPr>
        <w:t>Tang, K. H. D. (2021). A Case Study of Asset Integrity and Process Safety Management of Major Oil and Gas Companies in Malaysia. Journal of Engineering Research and Reports, 20(2), 6-19.</w:t>
      </w:r>
    </w:p>
    <w:p w14:paraId="78DABD2B" w14:textId="77777777" w:rsidR="0078751A" w:rsidRDefault="00BA61D9" w:rsidP="0078751A">
      <w:pPr>
        <w:pStyle w:val="Bibliography"/>
        <w:spacing w:after="120" w:line="240" w:lineRule="auto"/>
        <w:ind w:left="709" w:hanging="709"/>
      </w:pPr>
      <w:r w:rsidRPr="00BA61D9">
        <w:t>Raza, J. (2020, August). From Prevent to “Predict &amp; Prevent (PnP)”: Optimizing Oil and Gas Asset Integrity Decisions. In Engineering Assets and Public Infrastructures in the Age of Digitalization: Proceedings of the 13th World Congress on Engineering Asset Management (pp. 511-520). Cham: Springer International Publishing.</w:t>
      </w:r>
    </w:p>
    <w:p w14:paraId="16BE203A" w14:textId="2ED33D13" w:rsidR="0078751A" w:rsidRPr="0078751A" w:rsidRDefault="0078751A" w:rsidP="0078751A">
      <w:pPr>
        <w:pStyle w:val="Bibliography"/>
        <w:spacing w:after="120" w:line="240" w:lineRule="auto"/>
        <w:ind w:left="709" w:hanging="709"/>
      </w:pPr>
      <w:proofErr w:type="spellStart"/>
      <w:r w:rsidRPr="0078751A">
        <w:t>Altan</w:t>
      </w:r>
      <w:proofErr w:type="spellEnd"/>
      <w:r w:rsidRPr="0078751A">
        <w:t>, A., Karasu, S., &amp; Zio, E. (2021). A new hybrid model for wind speed forecasting combining long short-term memory neural network, decomposition methods and grey wolf optimizer. Applied Soft Computing, 100, 106996.</w:t>
      </w:r>
    </w:p>
    <w:p w14:paraId="1FBFEF5D" w14:textId="77777777" w:rsidR="00BE34C0" w:rsidRPr="00DB6403" w:rsidRDefault="00BE34C0" w:rsidP="00BE34C0">
      <w:pPr>
        <w:rPr>
          <w:rFonts w:ascii="Times New Roman" w:hAnsi="Times New Roman" w:cs="Times New Roman"/>
        </w:rPr>
      </w:pPr>
    </w:p>
    <w:p w14:paraId="04ED1886" w14:textId="27C9C5E1" w:rsidR="00464CEB" w:rsidRPr="00DB6403" w:rsidRDefault="00D7338F" w:rsidP="008D0851">
      <w:pPr>
        <w:pStyle w:val="Heading1"/>
        <w:jc w:val="both"/>
        <w:rPr>
          <w:rFonts w:ascii="Times New Roman" w:hAnsi="Times New Roman" w:cs="Times New Roman"/>
        </w:rPr>
      </w:pPr>
      <w:r w:rsidRPr="00DB6403">
        <w:rPr>
          <w:rFonts w:ascii="Times New Roman" w:hAnsi="Times New Roman" w:cs="Times New Roman"/>
        </w:rPr>
        <w:fldChar w:fldCharType="end"/>
      </w:r>
    </w:p>
    <w:sectPr w:rsidR="00464CEB" w:rsidRPr="00DB6403"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B0CC5" w14:textId="77777777" w:rsidR="00676469" w:rsidRDefault="00676469" w:rsidP="008A1DE5">
      <w:pPr>
        <w:spacing w:line="240" w:lineRule="auto"/>
      </w:pPr>
      <w:r>
        <w:separator/>
      </w:r>
    </w:p>
  </w:endnote>
  <w:endnote w:type="continuationSeparator" w:id="0">
    <w:p w14:paraId="5827B5DD" w14:textId="77777777" w:rsidR="00676469" w:rsidRDefault="00676469"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1683E" w14:textId="77777777" w:rsidR="00676469" w:rsidRDefault="00676469" w:rsidP="008A1DE5">
      <w:pPr>
        <w:spacing w:line="240" w:lineRule="auto"/>
      </w:pPr>
      <w:r>
        <w:separator/>
      </w:r>
    </w:p>
  </w:footnote>
  <w:footnote w:type="continuationSeparator" w:id="0">
    <w:p w14:paraId="0E617638" w14:textId="77777777" w:rsidR="00676469" w:rsidRDefault="00676469"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87F1312"/>
    <w:multiLevelType w:val="hybridMultilevel"/>
    <w:tmpl w:val="B712E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1"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D218E6"/>
    <w:multiLevelType w:val="multilevel"/>
    <w:tmpl w:val="FD9261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8"/>
  </w:num>
  <w:num w:numId="2" w16cid:durableId="2035376807">
    <w:abstractNumId w:val="1"/>
  </w:num>
  <w:num w:numId="3" w16cid:durableId="20205498">
    <w:abstractNumId w:val="5"/>
  </w:num>
  <w:num w:numId="4" w16cid:durableId="288243599">
    <w:abstractNumId w:val="10"/>
  </w:num>
  <w:num w:numId="5" w16cid:durableId="964432264">
    <w:abstractNumId w:val="3"/>
  </w:num>
  <w:num w:numId="6" w16cid:durableId="1636645943">
    <w:abstractNumId w:val="11"/>
  </w:num>
  <w:num w:numId="7" w16cid:durableId="895703800">
    <w:abstractNumId w:val="14"/>
  </w:num>
  <w:num w:numId="8" w16cid:durableId="1695688233">
    <w:abstractNumId w:val="0"/>
  </w:num>
  <w:num w:numId="9" w16cid:durableId="369302282">
    <w:abstractNumId w:val="12"/>
  </w:num>
  <w:num w:numId="10" w16cid:durableId="127355770">
    <w:abstractNumId w:val="4"/>
  </w:num>
  <w:num w:numId="11" w16cid:durableId="1053131">
    <w:abstractNumId w:val="13"/>
  </w:num>
  <w:num w:numId="12" w16cid:durableId="20129996">
    <w:abstractNumId w:val="9"/>
  </w:num>
  <w:num w:numId="13" w16cid:durableId="155149262">
    <w:abstractNumId w:val="2"/>
  </w:num>
  <w:num w:numId="14" w16cid:durableId="1526597896">
    <w:abstractNumId w:val="7"/>
  </w:num>
  <w:num w:numId="15" w16cid:durableId="79248100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0D2D"/>
    <w:rsid w:val="001513CF"/>
    <w:rsid w:val="00166F2D"/>
    <w:rsid w:val="00171601"/>
    <w:rsid w:val="00175B6A"/>
    <w:rsid w:val="00187036"/>
    <w:rsid w:val="00191B3E"/>
    <w:rsid w:val="001934D7"/>
    <w:rsid w:val="001957CA"/>
    <w:rsid w:val="00195C06"/>
    <w:rsid w:val="00196539"/>
    <w:rsid w:val="00196AC5"/>
    <w:rsid w:val="00196F2B"/>
    <w:rsid w:val="001A15E9"/>
    <w:rsid w:val="001A2C1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30EA"/>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95E"/>
    <w:rsid w:val="00322CFD"/>
    <w:rsid w:val="00323D9D"/>
    <w:rsid w:val="00325188"/>
    <w:rsid w:val="0032529B"/>
    <w:rsid w:val="00326D30"/>
    <w:rsid w:val="00331025"/>
    <w:rsid w:val="00331E39"/>
    <w:rsid w:val="003337E4"/>
    <w:rsid w:val="00334B08"/>
    <w:rsid w:val="0033559C"/>
    <w:rsid w:val="003369F6"/>
    <w:rsid w:val="00341C2A"/>
    <w:rsid w:val="00341FBA"/>
    <w:rsid w:val="00342F6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0B74"/>
    <w:rsid w:val="004F1E23"/>
    <w:rsid w:val="004F38D1"/>
    <w:rsid w:val="004F4E42"/>
    <w:rsid w:val="004F5481"/>
    <w:rsid w:val="004F65A3"/>
    <w:rsid w:val="00500FE3"/>
    <w:rsid w:val="00501CAF"/>
    <w:rsid w:val="0051063B"/>
    <w:rsid w:val="005120FB"/>
    <w:rsid w:val="005126B8"/>
    <w:rsid w:val="005133A3"/>
    <w:rsid w:val="00516408"/>
    <w:rsid w:val="00517090"/>
    <w:rsid w:val="0052377D"/>
    <w:rsid w:val="00524D70"/>
    <w:rsid w:val="0052635F"/>
    <w:rsid w:val="00527094"/>
    <w:rsid w:val="005305FD"/>
    <w:rsid w:val="0053336B"/>
    <w:rsid w:val="005340C3"/>
    <w:rsid w:val="005340D8"/>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67BDA"/>
    <w:rsid w:val="005753A8"/>
    <w:rsid w:val="00583AEA"/>
    <w:rsid w:val="00583DC1"/>
    <w:rsid w:val="00584085"/>
    <w:rsid w:val="00584BC9"/>
    <w:rsid w:val="00585636"/>
    <w:rsid w:val="0058697E"/>
    <w:rsid w:val="00587759"/>
    <w:rsid w:val="005937F7"/>
    <w:rsid w:val="00594066"/>
    <w:rsid w:val="005A12F4"/>
    <w:rsid w:val="005A4AB1"/>
    <w:rsid w:val="005A50E2"/>
    <w:rsid w:val="005A5726"/>
    <w:rsid w:val="005B17CB"/>
    <w:rsid w:val="005B3E46"/>
    <w:rsid w:val="005C009B"/>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76469"/>
    <w:rsid w:val="006827EC"/>
    <w:rsid w:val="00684BC4"/>
    <w:rsid w:val="0069054E"/>
    <w:rsid w:val="00691718"/>
    <w:rsid w:val="006943D0"/>
    <w:rsid w:val="00695F0C"/>
    <w:rsid w:val="006A0AC7"/>
    <w:rsid w:val="006A29B1"/>
    <w:rsid w:val="006A4171"/>
    <w:rsid w:val="006A5750"/>
    <w:rsid w:val="006B368E"/>
    <w:rsid w:val="006B581B"/>
    <w:rsid w:val="006B5FFF"/>
    <w:rsid w:val="006B68A6"/>
    <w:rsid w:val="006C271D"/>
    <w:rsid w:val="006C4A76"/>
    <w:rsid w:val="006C6B13"/>
    <w:rsid w:val="006D331F"/>
    <w:rsid w:val="006D3D92"/>
    <w:rsid w:val="006E01F0"/>
    <w:rsid w:val="006E0690"/>
    <w:rsid w:val="006E309D"/>
    <w:rsid w:val="006E3EEB"/>
    <w:rsid w:val="006E7389"/>
    <w:rsid w:val="006F0C7E"/>
    <w:rsid w:val="006F24B8"/>
    <w:rsid w:val="006F32EC"/>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000C"/>
    <w:rsid w:val="00764279"/>
    <w:rsid w:val="00772997"/>
    <w:rsid w:val="00773B25"/>
    <w:rsid w:val="00774FE0"/>
    <w:rsid w:val="00775B24"/>
    <w:rsid w:val="00775FE1"/>
    <w:rsid w:val="0077682C"/>
    <w:rsid w:val="00780469"/>
    <w:rsid w:val="00783DF5"/>
    <w:rsid w:val="00784561"/>
    <w:rsid w:val="00784ED7"/>
    <w:rsid w:val="0078655B"/>
    <w:rsid w:val="00786C39"/>
    <w:rsid w:val="0078751A"/>
    <w:rsid w:val="00790067"/>
    <w:rsid w:val="00794C09"/>
    <w:rsid w:val="007A3048"/>
    <w:rsid w:val="007A44D8"/>
    <w:rsid w:val="007A5FA9"/>
    <w:rsid w:val="007B0F4E"/>
    <w:rsid w:val="007B24BD"/>
    <w:rsid w:val="007C136A"/>
    <w:rsid w:val="007C1455"/>
    <w:rsid w:val="007C78A0"/>
    <w:rsid w:val="007D02FB"/>
    <w:rsid w:val="007D0A1A"/>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331B"/>
    <w:rsid w:val="0080636C"/>
    <w:rsid w:val="0080669B"/>
    <w:rsid w:val="008066A4"/>
    <w:rsid w:val="008073CB"/>
    <w:rsid w:val="00811F8E"/>
    <w:rsid w:val="00815BB7"/>
    <w:rsid w:val="008168EE"/>
    <w:rsid w:val="00817436"/>
    <w:rsid w:val="008218CA"/>
    <w:rsid w:val="008222E2"/>
    <w:rsid w:val="00823AF3"/>
    <w:rsid w:val="0082409E"/>
    <w:rsid w:val="00825308"/>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5359"/>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9703E"/>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53DB"/>
    <w:rsid w:val="00A465D5"/>
    <w:rsid w:val="00A47A59"/>
    <w:rsid w:val="00A51777"/>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1D9"/>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352A"/>
    <w:rsid w:val="00C838E3"/>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2AD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403"/>
    <w:rsid w:val="00DB6C9E"/>
    <w:rsid w:val="00DC0DED"/>
    <w:rsid w:val="00DC22DF"/>
    <w:rsid w:val="00DD0ADE"/>
    <w:rsid w:val="00DD3A14"/>
    <w:rsid w:val="00DD51CE"/>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3E6E"/>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75FC0"/>
    <w:rsid w:val="00E82A32"/>
    <w:rsid w:val="00E859AD"/>
    <w:rsid w:val="00E85D63"/>
    <w:rsid w:val="00E90F72"/>
    <w:rsid w:val="00E910A4"/>
    <w:rsid w:val="00E923AB"/>
    <w:rsid w:val="00E940D2"/>
    <w:rsid w:val="00E94AAD"/>
    <w:rsid w:val="00E96581"/>
    <w:rsid w:val="00E96AB2"/>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3100"/>
    <w:rsid w:val="00ED62C3"/>
    <w:rsid w:val="00EE0459"/>
    <w:rsid w:val="00EE3268"/>
    <w:rsid w:val="00EE338B"/>
    <w:rsid w:val="00EE4266"/>
    <w:rsid w:val="00EE4C73"/>
    <w:rsid w:val="00EE60D3"/>
    <w:rsid w:val="00EF7274"/>
    <w:rsid w:val="00F03265"/>
    <w:rsid w:val="00F04018"/>
    <w:rsid w:val="00F051CC"/>
    <w:rsid w:val="00F07E76"/>
    <w:rsid w:val="00F111AD"/>
    <w:rsid w:val="00F116E6"/>
    <w:rsid w:val="00F12413"/>
    <w:rsid w:val="00F13BB1"/>
    <w:rsid w:val="00F14DBF"/>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6790"/>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32A4"/>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B6403"/>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02126127">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623467060">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086807024">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51252615">
      <w:bodyDiv w:val="1"/>
      <w:marLeft w:val="0"/>
      <w:marRight w:val="0"/>
      <w:marTop w:val="0"/>
      <w:marBottom w:val="0"/>
      <w:divBdr>
        <w:top w:val="none" w:sz="0" w:space="0" w:color="auto"/>
        <w:left w:val="none" w:sz="0" w:space="0" w:color="auto"/>
        <w:bottom w:val="none" w:sz="0" w:space="0" w:color="auto"/>
        <w:right w:val="none" w:sz="0" w:space="0" w:color="auto"/>
      </w:divBdr>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610552693">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10</Pages>
  <Words>2409</Words>
  <Characters>1373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0</cp:revision>
  <dcterms:created xsi:type="dcterms:W3CDTF">2023-05-31T16:50:00Z</dcterms:created>
  <dcterms:modified xsi:type="dcterms:W3CDTF">2023-06-05T14:41: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